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14EA8" w:rsidRDefault="003E4869">
      <w:pPr>
        <w:spacing w:after="0"/>
        <w:ind w:left="709" w:firstLine="11"/>
        <w:jc w:val="center"/>
        <w:rPr>
          <w:rFonts w:ascii="Times New Roman" w:hAnsi="Times New Roman" w:cs="Times New Roman"/>
          <w:b/>
          <w:bCs/>
          <w:sz w:val="40"/>
          <w:szCs w:val="40"/>
          <w:lang w:val="en-US"/>
        </w:rPr>
      </w:pPr>
      <w:r>
        <w:rPr>
          <w:noProof/>
          <w:lang w:eastAsia="id-ID"/>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eastAsia="id-ID"/>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114EA8" w:rsidRDefault="003E4869">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114EA8" w:rsidRDefault="003E4869">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114EA8" w:rsidRDefault="003E4869">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114EA8" w:rsidRDefault="00114EA8">
      <w:pPr>
        <w:spacing w:after="120" w:line="240" w:lineRule="auto"/>
        <w:rPr>
          <w:rFonts w:ascii="Times New Roman" w:hAnsi="Times New Roman"/>
          <w:b/>
          <w:sz w:val="28"/>
          <w:szCs w:val="28"/>
          <w:lang w:val="en-US"/>
        </w:rPr>
      </w:pPr>
    </w:p>
    <w:p w:rsidR="00114EA8" w:rsidRDefault="00BC5986">
      <w:pPr>
        <w:autoSpaceDE w:val="0"/>
        <w:autoSpaceDN w:val="0"/>
        <w:adjustRightInd w:val="0"/>
        <w:spacing w:after="0" w:line="240" w:lineRule="auto"/>
        <w:jc w:val="center"/>
        <w:rPr>
          <w:rFonts w:ascii="Times New Roman" w:hAnsi="Times New Roman" w:cs="Times New Roman"/>
          <w:b/>
        </w:rPr>
      </w:pPr>
      <w:r>
        <w:rPr>
          <w:rFonts w:ascii="Times New Roman" w:hAnsi="Times New Roman" w:cs="Times New Roman"/>
          <w:b/>
          <w:color w:val="000000" w:themeColor="text1"/>
          <w:sz w:val="24"/>
          <w:szCs w:val="24"/>
          <w:lang w:val="sv-SE"/>
        </w:rPr>
        <w:t>Implementasi</w:t>
      </w:r>
      <w:r w:rsidR="002940F9">
        <w:rPr>
          <w:rFonts w:ascii="Times New Roman" w:hAnsi="Times New Roman" w:cs="Times New Roman"/>
          <w:b/>
          <w:color w:val="000000" w:themeColor="text1"/>
          <w:sz w:val="24"/>
          <w:szCs w:val="24"/>
          <w:lang w:val="sv-SE"/>
        </w:rPr>
        <w:t xml:space="preserve"> Kinerja Guru Pada Pembelajaran PPKn</w:t>
      </w:r>
    </w:p>
    <w:p w:rsidR="00114EA8" w:rsidRDefault="00114EA8">
      <w:pPr>
        <w:autoSpaceDE w:val="0"/>
        <w:autoSpaceDN w:val="0"/>
        <w:adjustRightInd w:val="0"/>
        <w:spacing w:after="0" w:line="240" w:lineRule="auto"/>
        <w:jc w:val="center"/>
        <w:rPr>
          <w:rFonts w:ascii="Times New Roman" w:hAnsi="Times New Roman" w:cs="Times New Roman"/>
          <w:b/>
          <w:bCs/>
          <w:color w:val="000000"/>
          <w:sz w:val="24"/>
          <w:szCs w:val="24"/>
        </w:rPr>
      </w:pPr>
    </w:p>
    <w:p w:rsidR="00114EA8" w:rsidRPr="00A6333E" w:rsidRDefault="002940F9">
      <w:pPr>
        <w:autoSpaceDE w:val="0"/>
        <w:autoSpaceDN w:val="0"/>
        <w:adjustRightInd w:val="0"/>
        <w:spacing w:after="0" w:line="240" w:lineRule="auto"/>
        <w:jc w:val="center"/>
        <w:rPr>
          <w:rFonts w:ascii="Times New Roman" w:hAnsi="Times New Roman" w:cs="Times New Roman"/>
          <w:szCs w:val="24"/>
          <w:lang w:val="en-US"/>
        </w:rPr>
      </w:pPr>
      <w:r w:rsidRPr="00A6333E">
        <w:rPr>
          <w:rFonts w:ascii="Times New Roman" w:hAnsi="Times New Roman" w:cs="Times New Roman"/>
          <w:bCs/>
          <w:color w:val="000000"/>
          <w:sz w:val="24"/>
          <w:szCs w:val="24"/>
          <w:lang w:val="en-US"/>
        </w:rPr>
        <w:t>Irwan</w:t>
      </w:r>
      <w:r w:rsidR="003E4869">
        <w:rPr>
          <w:rFonts w:ascii="Times New Roman" w:hAnsi="Times New Roman" w:cs="Times New Roman"/>
          <w:b/>
          <w:bCs/>
          <w:color w:val="000000"/>
          <w:sz w:val="24"/>
          <w:szCs w:val="24"/>
        </w:rPr>
        <w:t xml:space="preserve"> </w:t>
      </w:r>
      <w:r w:rsidR="003E4869">
        <w:rPr>
          <w:rFonts w:ascii="Times New Roman" w:hAnsi="Times New Roman" w:cs="Times New Roman"/>
          <w:b/>
          <w:bCs/>
          <w:color w:val="000000"/>
          <w:sz w:val="24"/>
          <w:szCs w:val="24"/>
          <w:vertAlign w:val="superscript"/>
        </w:rPr>
        <w:sym w:font="Wingdings" w:char="F02A"/>
      </w:r>
      <w:r w:rsidR="00A6333E" w:rsidRPr="00A6333E">
        <w:rPr>
          <w:rFonts w:ascii="Times New Roman" w:hAnsi="Times New Roman" w:cs="Times New Roman"/>
          <w:bCs/>
          <w:color w:val="000000"/>
          <w:sz w:val="24"/>
          <w:szCs w:val="24"/>
          <w:vertAlign w:val="superscript"/>
          <w:lang w:val="en-US"/>
        </w:rPr>
        <w:t>1</w:t>
      </w:r>
      <w:r w:rsidR="00A6333E">
        <w:rPr>
          <w:rFonts w:ascii="Times New Roman" w:hAnsi="Times New Roman" w:cs="Times New Roman"/>
          <w:color w:val="000000"/>
          <w:sz w:val="24"/>
          <w:szCs w:val="24"/>
          <w:lang w:val="en-US"/>
        </w:rPr>
        <w:t xml:space="preserve">, </w:t>
      </w:r>
      <w:r w:rsidR="00A6333E">
        <w:rPr>
          <w:rFonts w:ascii="Times New Roman" w:hAnsi="Times New Roman" w:cs="Times New Roman"/>
          <w:color w:val="000000"/>
          <w:szCs w:val="24"/>
          <w:lang w:val="en-US"/>
        </w:rPr>
        <w:t>Kamarudin</w:t>
      </w:r>
      <w:r w:rsidR="00A6333E">
        <w:rPr>
          <w:rFonts w:ascii="Times New Roman" w:hAnsi="Times New Roman" w:cs="Times New Roman"/>
          <w:color w:val="000000"/>
          <w:szCs w:val="24"/>
          <w:vertAlign w:val="superscript"/>
          <w:lang w:val="en-US"/>
        </w:rPr>
        <w:t>2</w:t>
      </w:r>
    </w:p>
    <w:p w:rsidR="00114EA8" w:rsidRDefault="002940F9">
      <w:pPr>
        <w:pStyle w:val="Afiliasi"/>
        <w:rPr>
          <w:sz w:val="22"/>
          <w:szCs w:val="24"/>
          <w:lang w:val="en-US"/>
        </w:rPr>
      </w:pPr>
      <w:r>
        <w:rPr>
          <w:sz w:val="22"/>
          <w:szCs w:val="24"/>
          <w:lang w:val="en-US"/>
        </w:rPr>
        <w:t>Program Studi Pendidikan Guru Sekolah Dasar, Universitas Muhammadiyah Buton</w:t>
      </w:r>
    </w:p>
    <w:p w:rsidR="002940F9" w:rsidRPr="002940F9" w:rsidRDefault="002940F9" w:rsidP="002940F9">
      <w:pPr>
        <w:pStyle w:val="Afiliasi"/>
        <w:jc w:val="left"/>
        <w:rPr>
          <w:sz w:val="22"/>
          <w:szCs w:val="24"/>
          <w:lang w:val="en-US"/>
        </w:rPr>
      </w:pPr>
    </w:p>
    <w:p w:rsidR="00A6333E" w:rsidRDefault="002940F9">
      <w:pPr>
        <w:pStyle w:val="Afiliasi"/>
        <w:rPr>
          <w:sz w:val="22"/>
          <w:szCs w:val="24"/>
          <w:lang w:val="en-US"/>
        </w:rPr>
      </w:pPr>
      <w:r>
        <w:rPr>
          <w:sz w:val="22"/>
          <w:szCs w:val="24"/>
          <w:lang w:val="en-US"/>
        </w:rPr>
        <w:t>E</w:t>
      </w:r>
      <w:r>
        <w:rPr>
          <w:sz w:val="22"/>
          <w:szCs w:val="24"/>
        </w:rPr>
        <w:t>-mail</w:t>
      </w:r>
      <w:r>
        <w:rPr>
          <w:sz w:val="22"/>
          <w:szCs w:val="24"/>
          <w:lang w:val="en-US"/>
        </w:rPr>
        <w:t xml:space="preserve">: </w:t>
      </w:r>
      <w:hyperlink r:id="rId12" w:history="1">
        <w:r w:rsidR="00A6333E" w:rsidRPr="004118B6">
          <w:rPr>
            <w:rStyle w:val="Hyperlink"/>
            <w:sz w:val="22"/>
            <w:szCs w:val="24"/>
            <w:lang w:val="en-US"/>
          </w:rPr>
          <w:t>irwanlatif19@gmail.com,akamarudin1453@gmail.com</w:t>
        </w:r>
      </w:hyperlink>
    </w:p>
    <w:p w:rsidR="00114EA8" w:rsidRDefault="002940F9">
      <w:pPr>
        <w:pStyle w:val="Afiliasi"/>
        <w:rPr>
          <w:sz w:val="22"/>
          <w:szCs w:val="24"/>
          <w:lang w:val="en-US"/>
        </w:rPr>
      </w:pPr>
      <w:r>
        <w:rPr>
          <w:sz w:val="22"/>
          <w:szCs w:val="24"/>
          <w:lang w:val="en-US"/>
        </w:rPr>
        <w:t xml:space="preserve"> </w:t>
      </w:r>
    </w:p>
    <w:p w:rsidR="00114EA8" w:rsidRDefault="00114EA8" w:rsidP="00A6333E">
      <w:pPr>
        <w:pBdr>
          <w:bottom w:val="single" w:sz="6" w:space="0" w:color="auto"/>
        </w:pBdr>
        <w:autoSpaceDE w:val="0"/>
        <w:autoSpaceDN w:val="0"/>
        <w:adjustRightInd w:val="0"/>
        <w:spacing w:after="0" w:line="240" w:lineRule="auto"/>
        <w:rPr>
          <w:rFonts w:ascii="Times New Roman" w:hAnsi="Times New Roman" w:cs="Times New Roman"/>
          <w:vertAlign w:val="superscript"/>
          <w:lang w:val="en-US"/>
        </w:rPr>
      </w:pPr>
    </w:p>
    <w:p w:rsidR="00114EA8" w:rsidRDefault="00114EA8">
      <w:pPr>
        <w:autoSpaceDE w:val="0"/>
        <w:autoSpaceDN w:val="0"/>
        <w:adjustRightInd w:val="0"/>
        <w:spacing w:after="0" w:line="240" w:lineRule="auto"/>
        <w:jc w:val="center"/>
        <w:rPr>
          <w:szCs w:val="24"/>
          <w:lang w:val="en-US"/>
        </w:rPr>
      </w:pPr>
    </w:p>
    <w:p w:rsidR="00114EA8" w:rsidRPr="009D34BC" w:rsidRDefault="003E4869">
      <w:pPr>
        <w:autoSpaceDE w:val="0"/>
        <w:autoSpaceDN w:val="0"/>
        <w:adjustRightInd w:val="0"/>
        <w:spacing w:before="120" w:after="120"/>
        <w:rPr>
          <w:rFonts w:ascii="Times New Roman" w:hAnsi="Times New Roman" w:cs="Times New Roman"/>
          <w:b/>
          <w:bCs/>
          <w:color w:val="000000"/>
          <w:sz w:val="24"/>
          <w:szCs w:val="24"/>
          <w:lang w:val="en-US"/>
        </w:rPr>
      </w:pPr>
      <w:r>
        <w:rPr>
          <w:rFonts w:ascii="Times New Roman" w:hAnsi="Times New Roman" w:cs="Times New Roman"/>
          <w:b/>
          <w:bCs/>
          <w:color w:val="000000"/>
          <w:szCs w:val="24"/>
        </w:rPr>
        <w:t xml:space="preserve">Abstrak </w:t>
      </w:r>
    </w:p>
    <w:p w:rsidR="009D34BC" w:rsidRPr="009D34BC" w:rsidRDefault="00813285">
      <w:pPr>
        <w:pStyle w:val="abstrak"/>
        <w:spacing w:after="120"/>
        <w:ind w:left="0" w:right="57"/>
        <w:rPr>
          <w:sz w:val="22"/>
          <w:szCs w:val="22"/>
        </w:rPr>
      </w:pPr>
      <w:proofErr w:type="gramStart"/>
      <w:r>
        <w:rPr>
          <w:sz w:val="22"/>
          <w:szCs w:val="22"/>
        </w:rPr>
        <w:t xml:space="preserve">Penelitian ini bertujuan untuk </w:t>
      </w:r>
      <w:r w:rsidR="000F408B">
        <w:rPr>
          <w:sz w:val="22"/>
          <w:szCs w:val="22"/>
        </w:rPr>
        <w:t>mengetahui implementasi kinerja guru pada pembelajaran PPKn di SD Negeri 1 Lampanairi Kecamatan Batauga Kabupaten Buton Selatan.</w:t>
      </w:r>
      <w:proofErr w:type="gramEnd"/>
      <w:r w:rsidR="000F408B">
        <w:rPr>
          <w:sz w:val="22"/>
          <w:szCs w:val="22"/>
        </w:rPr>
        <w:t xml:space="preserve"> </w:t>
      </w:r>
      <w:proofErr w:type="gramStart"/>
      <w:r w:rsidR="000F408B">
        <w:rPr>
          <w:sz w:val="22"/>
          <w:szCs w:val="22"/>
        </w:rPr>
        <w:t xml:space="preserve">Penelitian menggunakan pendekatan deskriptif kualitatif dengan metode </w:t>
      </w:r>
      <w:r w:rsidR="000F408B" w:rsidRPr="00B25367">
        <w:rPr>
          <w:i/>
          <w:sz w:val="22"/>
          <w:szCs w:val="22"/>
        </w:rPr>
        <w:t>case studies</w:t>
      </w:r>
      <w:r w:rsidR="000F408B">
        <w:rPr>
          <w:sz w:val="22"/>
          <w:szCs w:val="22"/>
        </w:rPr>
        <w:t>.</w:t>
      </w:r>
      <w:proofErr w:type="gramEnd"/>
      <w:r w:rsidR="000F408B">
        <w:rPr>
          <w:sz w:val="22"/>
          <w:szCs w:val="22"/>
        </w:rPr>
        <w:t xml:space="preserve"> </w:t>
      </w:r>
      <w:proofErr w:type="gramStart"/>
      <w:r w:rsidR="000F408B">
        <w:rPr>
          <w:sz w:val="22"/>
          <w:szCs w:val="22"/>
        </w:rPr>
        <w:t>Teknik pengumpulan data menggunakan observasi, wawancara dan dokumentasi.</w:t>
      </w:r>
      <w:proofErr w:type="gramEnd"/>
      <w:r w:rsidR="000F408B">
        <w:rPr>
          <w:sz w:val="22"/>
          <w:szCs w:val="22"/>
        </w:rPr>
        <w:t xml:space="preserve"> Analisis data penelitian menggunakan </w:t>
      </w:r>
      <w:r w:rsidR="00971678">
        <w:rPr>
          <w:sz w:val="22"/>
          <w:szCs w:val="22"/>
        </w:rPr>
        <w:t>analisis</w:t>
      </w:r>
      <w:r w:rsidR="000F408B">
        <w:rPr>
          <w:sz w:val="22"/>
          <w:szCs w:val="22"/>
        </w:rPr>
        <w:t xml:space="preserve"> interaktif </w:t>
      </w:r>
      <w:r w:rsidR="00971678">
        <w:rPr>
          <w:sz w:val="22"/>
          <w:szCs w:val="22"/>
        </w:rPr>
        <w:t xml:space="preserve">dari Miles dan Huberman </w:t>
      </w:r>
      <w:r w:rsidR="000F408B">
        <w:rPr>
          <w:sz w:val="22"/>
          <w:szCs w:val="22"/>
        </w:rPr>
        <w:t xml:space="preserve">terdiri atas reduksi data, display data dan penarikan kesimpulan. </w:t>
      </w:r>
      <w:proofErr w:type="gramStart"/>
      <w:r w:rsidR="00DC441D">
        <w:rPr>
          <w:sz w:val="22"/>
          <w:szCs w:val="22"/>
        </w:rPr>
        <w:t>Hasil penelitian menunjukkan bahwa implementasi kinerja guru pada pembelajaran PPKn yang meliputi perencanaan kegiatan pembelajaran, pelaksanaan kegiatan pembelajaran dan evaluasi kegiatan pembelajaran sudah dilaksanakan tetapi belum maksimal sesuai dengan standar pendidikan.</w:t>
      </w:r>
      <w:proofErr w:type="gramEnd"/>
      <w:r w:rsidR="00DC441D">
        <w:rPr>
          <w:sz w:val="22"/>
          <w:szCs w:val="22"/>
        </w:rPr>
        <w:t xml:space="preserve"> </w:t>
      </w:r>
      <w:proofErr w:type="gramStart"/>
      <w:r w:rsidR="00DC441D">
        <w:rPr>
          <w:sz w:val="22"/>
          <w:szCs w:val="22"/>
        </w:rPr>
        <w:t>Dalam mengantisipasi permasalahan kinerja guru pada pembelajaran dimana kepala sekolah memberikan catatan dan per</w:t>
      </w:r>
      <w:r w:rsidR="009D34BC">
        <w:rPr>
          <w:sz w:val="22"/>
          <w:szCs w:val="22"/>
        </w:rPr>
        <w:t>ingatan</w:t>
      </w:r>
      <w:r w:rsidR="00DC441D">
        <w:rPr>
          <w:sz w:val="22"/>
          <w:szCs w:val="22"/>
        </w:rPr>
        <w:t xml:space="preserve"> </w:t>
      </w:r>
      <w:r w:rsidR="009D34BC">
        <w:rPr>
          <w:sz w:val="22"/>
          <w:szCs w:val="22"/>
        </w:rPr>
        <w:t xml:space="preserve">bahwa </w:t>
      </w:r>
      <w:r w:rsidR="00DC441D">
        <w:rPr>
          <w:sz w:val="22"/>
          <w:szCs w:val="22"/>
        </w:rPr>
        <w:t xml:space="preserve">semua guru harus memperhatikan </w:t>
      </w:r>
      <w:r w:rsidR="009D34BC">
        <w:rPr>
          <w:sz w:val="22"/>
          <w:szCs w:val="22"/>
        </w:rPr>
        <w:t>dan lebih maksimal dalam mengelola pembelajaran.</w:t>
      </w:r>
      <w:proofErr w:type="gramEnd"/>
    </w:p>
    <w:p w:rsidR="00114EA8" w:rsidRDefault="003E4869">
      <w:pPr>
        <w:pStyle w:val="abstrak"/>
        <w:spacing w:after="120"/>
        <w:ind w:left="0" w:right="57"/>
        <w:rPr>
          <w:sz w:val="22"/>
          <w:szCs w:val="22"/>
          <w:lang w:val="id-ID"/>
        </w:rPr>
      </w:pPr>
      <w:r>
        <w:rPr>
          <w:b/>
          <w:sz w:val="22"/>
          <w:szCs w:val="22"/>
          <w:lang w:val="id-ID"/>
        </w:rPr>
        <w:t xml:space="preserve">Kata Kunci: </w:t>
      </w:r>
      <w:r w:rsidR="009D34BC">
        <w:rPr>
          <w:i/>
          <w:sz w:val="22"/>
          <w:szCs w:val="22"/>
        </w:rPr>
        <w:t>Kinerja Guru, Pembelajaran PPKn</w:t>
      </w:r>
      <w:r>
        <w:rPr>
          <w:sz w:val="22"/>
          <w:szCs w:val="22"/>
          <w:lang w:val="id-ID"/>
        </w:rPr>
        <w:t>.</w:t>
      </w:r>
    </w:p>
    <w:p w:rsidR="00114EA8" w:rsidRDefault="00114EA8">
      <w:pPr>
        <w:pStyle w:val="abstrak"/>
        <w:spacing w:after="120"/>
        <w:ind w:left="0" w:right="57"/>
        <w:rPr>
          <w:sz w:val="22"/>
          <w:szCs w:val="22"/>
          <w:lang w:val="id-ID"/>
        </w:rPr>
      </w:pPr>
    </w:p>
    <w:p w:rsidR="00114EA8" w:rsidRPr="009D34BC" w:rsidRDefault="003E4869">
      <w:pPr>
        <w:pStyle w:val="StyleAuthorBold"/>
        <w:spacing w:before="120" w:after="120"/>
        <w:jc w:val="left"/>
        <w:rPr>
          <w:i/>
          <w:lang w:val="id-ID"/>
        </w:rPr>
      </w:pPr>
      <w:r w:rsidRPr="009D34BC">
        <w:rPr>
          <w:i/>
          <w:lang w:val="id-ID"/>
        </w:rPr>
        <w:t>Abstract</w:t>
      </w:r>
    </w:p>
    <w:p w:rsidR="009D34BC" w:rsidRDefault="009D34BC" w:rsidP="009D34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SimSun" w:hAnsi="Times New Roman" w:cs="Times New Roman"/>
          <w:i/>
          <w:spacing w:val="-1"/>
          <w:lang w:val="en-US"/>
        </w:rPr>
      </w:pPr>
      <w:r w:rsidRPr="009D34BC">
        <w:rPr>
          <w:rFonts w:ascii="Times New Roman" w:eastAsia="SimSun" w:hAnsi="Times New Roman" w:cs="Times New Roman"/>
          <w:i/>
          <w:spacing w:val="-1"/>
        </w:rPr>
        <w:t xml:space="preserve">This study aims to determine the implementation of teacher performance </w:t>
      </w:r>
      <w:r>
        <w:rPr>
          <w:rFonts w:ascii="Times New Roman" w:eastAsia="SimSun" w:hAnsi="Times New Roman" w:cs="Times New Roman"/>
          <w:i/>
          <w:spacing w:val="-1"/>
          <w:lang w:val="en-US"/>
        </w:rPr>
        <w:t xml:space="preserve">of </w:t>
      </w:r>
      <w:r w:rsidRPr="009D34BC">
        <w:rPr>
          <w:rFonts w:ascii="Times New Roman" w:hAnsi="Times New Roman" w:cs="Times New Roman"/>
          <w:i/>
        </w:rPr>
        <w:t>Pancasila and Citizenship Education (PPKn)</w:t>
      </w:r>
      <w:r w:rsidRPr="009D34BC">
        <w:rPr>
          <w:rFonts w:ascii="Times New Roman" w:eastAsia="SimSun" w:hAnsi="Times New Roman" w:cs="Times New Roman"/>
          <w:i/>
          <w:spacing w:val="-1"/>
        </w:rPr>
        <w:t xml:space="preserve"> in SD Negeri 1 Lampanairi, Batauga District, South Buton Regency. This research uses a qualitative descriptive approach with case studies method. Data collection techniques using observation, interviews and documentation. Analysis of research data using interactive analysis from Miles and Huberman consists of data reduction, data display and drawing conclusions. The results of the study indicate that the implementation of teacher performance in Civics learning which includes planning learning activities, implementing learning activities and evaluating learning activities has been carried out but has not been maximized in accordance with educational standards. In anticipating problems of teacher performance in learning where the principal provides notes and warnings that all teachers must pay attention and be more optimal in managing learning.</w:t>
      </w:r>
    </w:p>
    <w:p w:rsidR="009D34BC" w:rsidRPr="009D34BC" w:rsidRDefault="009D34BC" w:rsidP="009D34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SimSun" w:hAnsi="Times New Roman" w:cs="Times New Roman"/>
          <w:i/>
          <w:spacing w:val="-1"/>
          <w:lang w:val="en-US"/>
        </w:rPr>
      </w:pPr>
    </w:p>
    <w:p w:rsidR="00114EA8" w:rsidRPr="009D34BC" w:rsidRDefault="009D34BC" w:rsidP="009D34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rPr>
      </w:pPr>
      <w:r w:rsidRPr="009D34BC">
        <w:rPr>
          <w:rFonts w:ascii="Times New Roman" w:eastAsia="SimSun" w:hAnsi="Times New Roman" w:cs="Times New Roman"/>
          <w:b/>
          <w:i/>
          <w:spacing w:val="-1"/>
        </w:rPr>
        <w:t>Keywords</w:t>
      </w:r>
      <w:r w:rsidRPr="009D34BC">
        <w:rPr>
          <w:rFonts w:ascii="Times New Roman" w:eastAsia="SimSun" w:hAnsi="Times New Roman" w:cs="Times New Roman"/>
          <w:i/>
          <w:spacing w:val="-1"/>
        </w:rPr>
        <w:t>: Teacher Performance, Learning</w:t>
      </w:r>
      <w:r w:rsidR="009831CC">
        <w:rPr>
          <w:rFonts w:ascii="Times New Roman" w:eastAsia="SimSun" w:hAnsi="Times New Roman" w:cs="Times New Roman"/>
          <w:i/>
          <w:spacing w:val="-1"/>
          <w:lang w:val="en-US"/>
        </w:rPr>
        <w:t xml:space="preserve"> </w:t>
      </w:r>
      <w:r w:rsidR="009831CC" w:rsidRPr="009D34BC">
        <w:rPr>
          <w:rFonts w:ascii="Times New Roman" w:hAnsi="Times New Roman" w:cs="Times New Roman"/>
          <w:i/>
        </w:rPr>
        <w:t>Pancasila and Citizenship Education</w:t>
      </w:r>
      <w:r w:rsidRPr="009D34BC">
        <w:rPr>
          <w:rFonts w:ascii="Times New Roman" w:eastAsia="SimSun" w:hAnsi="Times New Roman" w:cs="Times New Roman"/>
          <w:i/>
          <w:spacing w:val="-1"/>
        </w:rPr>
        <w:t>.</w:t>
      </w:r>
    </w:p>
    <w:p w:rsidR="00114EA8" w:rsidRDefault="00114EA8">
      <w:pPr>
        <w:spacing w:after="0" w:line="240" w:lineRule="auto"/>
        <w:jc w:val="both"/>
        <w:rPr>
          <w:rFonts w:asciiTheme="majorBidi" w:hAnsiTheme="majorBidi" w:cs="Times New Roman"/>
          <w:i/>
          <w:color w:val="000000" w:themeColor="text1"/>
          <w:lang w:val="en-US"/>
        </w:rPr>
      </w:pPr>
    </w:p>
    <w:p w:rsidR="00114EA8" w:rsidRDefault="003E4869">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 xml:space="preserve">1 </w:t>
      </w:r>
      <w:r w:rsidR="002940F9">
        <w:rPr>
          <w:rFonts w:ascii="TimesNewRomanPSMT" w:hAnsi="TimesNewRomanPSMT"/>
          <w:color w:val="000000"/>
          <w:lang w:val="en-US"/>
        </w:rPr>
        <w:t>Irwan</w:t>
      </w:r>
      <w:r>
        <w:rPr>
          <w:rFonts w:ascii="TimesNewRomanPSMT" w:hAnsi="TimesNewRomanPSMT"/>
          <w:color w:val="000000"/>
          <w:vertAlign w:val="superscript"/>
          <w:lang w:val="en-US"/>
        </w:rPr>
        <w:t>1</w:t>
      </w:r>
      <w:r>
        <w:rPr>
          <w:rFonts w:ascii="TimesNewRomanPSMT" w:hAnsi="TimesNewRomanPSMT"/>
          <w:color w:val="000000"/>
          <w:lang w:val="en-US"/>
        </w:rPr>
        <w:t xml:space="preserve">, </w:t>
      </w:r>
      <w:r w:rsidR="00FA700A">
        <w:rPr>
          <w:rFonts w:ascii="TimesNewRomanPSMT" w:hAnsi="TimesNewRomanPSMT"/>
          <w:color w:val="000000"/>
          <w:lang w:val="en-US"/>
        </w:rPr>
        <w:t>Kamarudin</w:t>
      </w:r>
      <w:r>
        <w:rPr>
          <w:rFonts w:ascii="TimesNewRomanPSMT" w:hAnsi="TimesNewRomanPSMT"/>
          <w:color w:val="000000"/>
          <w:vertAlign w:val="superscript"/>
          <w:lang w:val="en-US"/>
        </w:rPr>
        <w:t>2</w:t>
      </w:r>
      <w:r>
        <w:rPr>
          <w:rFonts w:ascii="TimesNewRomanPSMT" w:hAnsi="TimesNewRomanPSMT"/>
          <w:color w:val="000000"/>
          <w:lang w:val="en-US"/>
        </w:rPr>
        <w:t xml:space="preserve"> </w:t>
      </w:r>
    </w:p>
    <w:p w:rsidR="00114EA8" w:rsidRDefault="003E4869">
      <w:pPr>
        <w:spacing w:after="0" w:line="240" w:lineRule="auto"/>
        <w:ind w:left="5040"/>
        <w:jc w:val="both"/>
        <w:rPr>
          <w:rFonts w:ascii="Times New Roman" w:hAnsi="Times New Roman" w:cs="Times New Roman"/>
          <w:color w:val="000000"/>
          <w:sz w:val="20"/>
          <w:szCs w:val="20"/>
          <w:lang w:val="en-US"/>
        </w:rPr>
      </w:pPr>
      <w:r>
        <w:rPr>
          <w:noProof/>
          <w:lang w:eastAsia="id-ID"/>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114EA8" w:rsidRDefault="003E4869">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114EA8" w:rsidRDefault="003E4869">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hyperlink r:id="rId13" w:history="1">
        <w:r w:rsidR="002940F9" w:rsidRPr="002940F9">
          <w:rPr>
            <w:rStyle w:val="Hyperlink"/>
            <w:rFonts w:ascii="Times New Roman" w:hAnsi="Times New Roman" w:cs="Times New Roman"/>
            <w:szCs w:val="24"/>
            <w:lang w:val="en-US"/>
          </w:rPr>
          <w:t>irwanlatif19@gmail.com</w:t>
        </w:r>
      </w:hyperlink>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114EA8" w:rsidRDefault="003E4869">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2940F9">
        <w:rPr>
          <w:rFonts w:ascii="Times New Roman" w:hAnsi="Times New Roman" w:cs="Times New Roman"/>
          <w:lang w:val="en-US"/>
        </w:rPr>
        <w:t>082292699349</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114EA8" w:rsidRDefault="00114EA8">
      <w:pPr>
        <w:tabs>
          <w:tab w:val="left" w:pos="851"/>
          <w:tab w:val="left" w:pos="6237"/>
        </w:tabs>
        <w:autoSpaceDE w:val="0"/>
        <w:autoSpaceDN w:val="0"/>
        <w:adjustRightInd w:val="0"/>
        <w:spacing w:after="0" w:line="240" w:lineRule="auto"/>
        <w:rPr>
          <w:rFonts w:ascii="Times New Roman" w:hAnsi="Times New Roman" w:cs="Times New Roman"/>
        </w:rPr>
      </w:pPr>
    </w:p>
    <w:p w:rsidR="00114EA8" w:rsidRPr="00A215F8" w:rsidRDefault="003E4869" w:rsidP="00A215F8">
      <w:pPr>
        <w:tabs>
          <w:tab w:val="left" w:pos="6237"/>
        </w:tabs>
        <w:autoSpaceDE w:val="0"/>
        <w:autoSpaceDN w:val="0"/>
        <w:adjustRightInd w:val="0"/>
        <w:spacing w:after="0" w:line="240" w:lineRule="auto"/>
        <w:rPr>
          <w:rFonts w:ascii="Times New Roman" w:hAnsi="Times New Roman" w:cs="Times New Roman"/>
          <w:color w:val="000000"/>
          <w:lang w:val="en-US"/>
        </w:rPr>
        <w:sectPr w:rsidR="00114EA8" w:rsidRPr="00A215F8">
          <w:footerReference w:type="default" r:id="rId14"/>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 xml:space="preserve">Received xx Bulan 2021, Accepted xx Bulan 2021, </w:t>
      </w:r>
      <w:proofErr w:type="gramStart"/>
      <w:r>
        <w:rPr>
          <w:rFonts w:ascii="Times New Roman" w:hAnsi="Times New Roman" w:cs="Times New Roman"/>
          <w:color w:val="000000"/>
          <w:lang w:val="en-US"/>
        </w:rPr>
        <w:t>Published</w:t>
      </w:r>
      <w:proofErr w:type="gramEnd"/>
      <w:r>
        <w:rPr>
          <w:rFonts w:ascii="Times New Roman" w:hAnsi="Times New Roman" w:cs="Times New Roman"/>
          <w:color w:val="000000"/>
          <w:lang w:val="en-US"/>
        </w:rPr>
        <w:t xml:space="preserve"> xx Bulan 2021</w:t>
      </w:r>
    </w:p>
    <w:p w:rsidR="00114EA8" w:rsidRDefault="00114EA8">
      <w:pPr>
        <w:tabs>
          <w:tab w:val="left" w:pos="6030"/>
        </w:tabs>
        <w:spacing w:after="0"/>
        <w:jc w:val="both"/>
        <w:rPr>
          <w:rFonts w:ascii="Times New Roman" w:hAnsi="Times New Roman" w:cs="Times New Roman"/>
          <w:color w:val="000000" w:themeColor="text1"/>
          <w:lang w:val="en-US"/>
        </w:rPr>
        <w:sectPr w:rsidR="00114EA8">
          <w:headerReference w:type="default" r:id="rId15"/>
          <w:type w:val="continuous"/>
          <w:pgSz w:w="11906" w:h="16838"/>
          <w:pgMar w:top="1440" w:right="1080" w:bottom="1440" w:left="1080" w:header="851" w:footer="709" w:gutter="0"/>
          <w:pgNumType w:start="201"/>
          <w:cols w:space="708"/>
          <w:docGrid w:linePitch="360"/>
        </w:sectPr>
      </w:pPr>
    </w:p>
    <w:p w:rsidR="002940F9" w:rsidRDefault="002940F9" w:rsidP="002940F9">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ENDAHULUAN </w:t>
      </w:r>
    </w:p>
    <w:p w:rsidR="002940F9" w:rsidRPr="00B1303A" w:rsidRDefault="002940F9" w:rsidP="00A57125">
      <w:pPr>
        <w:autoSpaceDE w:val="0"/>
        <w:autoSpaceDN w:val="0"/>
        <w:adjustRightInd w:val="0"/>
        <w:spacing w:after="0" w:line="360" w:lineRule="auto"/>
        <w:ind w:firstLine="720"/>
        <w:jc w:val="both"/>
        <w:rPr>
          <w:rFonts w:ascii="Times New Roman" w:hAnsi="Times New Roman" w:cs="Times New Roman"/>
        </w:rPr>
      </w:pPr>
      <w:r w:rsidRPr="00B1303A">
        <w:rPr>
          <w:rFonts w:ascii="Times New Roman" w:hAnsi="Times New Roman" w:cs="Times New Roman"/>
        </w:rPr>
        <w:t>Pendidikan merupakan faktor utama dan sangat penting dalam perkembangan suatu Negara. Pada dasarnya Pendidikan menjadi suatu harapan yang sangat besar dalam menumbuhkan dan membentuk Sumber Daya Manusia (SDM) yang bermutu dan kompetitif serta mampu memberikan warna yang berbeda baik secara kognitif, afektif dan spiritual pada perkembangan kehidupan  bermasyarakat, berbangsa dan bermasyarakat. Hal</w:t>
      </w:r>
      <w:r w:rsidR="00A57125">
        <w:rPr>
          <w:rFonts w:ascii="Times New Roman" w:hAnsi="Times New Roman" w:cs="Times New Roman"/>
        </w:rPr>
        <w:t xml:space="preserve"> tersebut seperti tertuang pada </w:t>
      </w:r>
      <w:r w:rsidR="00A57125">
        <w:rPr>
          <w:rFonts w:ascii="Times New Roman" w:hAnsi="Times New Roman" w:cs="Times New Roman"/>
        </w:rPr>
        <w:fldChar w:fldCharType="begin" w:fldLock="1"/>
      </w:r>
      <w:r w:rsidR="00A57125">
        <w:rPr>
          <w:rFonts w:ascii="Times New Roman" w:hAnsi="Times New Roman" w:cs="Times New Roman"/>
        </w:rPr>
        <w:instrText>ADDIN CSL_CITATION {"citationItems":[{"id":"ITEM-1","itemData":{"DOI":"10.17509/gea.v9i1.1681","ISSN":"1412-0313","abstract":"Sumber daya manusia (SDM) menjadi faktor dominan dalam suatu institusi, tidak terkecuali pada bidang pendidikan. Pendidikan memerlukan SDM berkualitas untuk melaksanakan perannya dalam melayani kebutuhan pendidikan masayarakat. Kebutuhan pendidikan tersebut meliputi kebutuhan yang bersifat praktis situasional maupun bersifat prediktif antisipatif bagi transformasi sosial. Untuk itu, sangat penting upaya pengembangan SDM bagi terwujudnya SDM bidang pendidikan yang berkualitas. Pengembangan SDM dilakukan melalui pendidikan dan pelatihan, baik secara formal maupun informal, yang dilaksanakan secara simultan berkelanjutan. Terdapat lima domain SDM yang dipandang penting dalam pengembangan SDM bidang pendidikan. Kelima domain tersebut adalah: profesionalitas, daya kompetitif, kompetensi fungsional, keunggulan partisipatif, dan kerja sama. Namun demikian, pengembangan terhadap kelima domain SDM tersebut diperlukan total quality qontrol (TQC) dan program diklat terpadu agar tercapai efektivitasnya.","author":[{"dropping-particle":"","family":"Ningrum","given":"Epon","non-dropping-particle":"","parse-names":false,"suffix":""}],"container-title":"Jurnal Geografi Gea","id":"ITEM-1","issued":{"date-parts":[["2016"]]},"title":"PENGEMBANGAN SUMBER DAYA MANUSIA BIDANG PENDIDIKAN","type":"article-journal"},"uris":["http://www.mendeley.com/documents/?uuid=5b9a2f27-45b4-4d61-869e-d7095ec8640d","http://www.mendeley.com/documents/?uuid=632926ae-f994-40ed-9521-a20cba7cd8c0"]}],"mendeley":{"formattedCitation":"(Ningrum, 2016)","plainTextFormattedCitation":"(Ningrum, 2016)","previouslyFormattedCitation":"(Ningrum, 2016)"},"properties":{"noteIndex":0},"schema":"https://github.com/citation-style-language/schema/raw/master/csl-citation.json"}</w:instrText>
      </w:r>
      <w:r w:rsidR="00A57125">
        <w:rPr>
          <w:rFonts w:ascii="Times New Roman" w:hAnsi="Times New Roman" w:cs="Times New Roman"/>
        </w:rPr>
        <w:fldChar w:fldCharType="separate"/>
      </w:r>
      <w:r w:rsidR="00A57125" w:rsidRPr="00A57125">
        <w:rPr>
          <w:rFonts w:ascii="Times New Roman" w:hAnsi="Times New Roman" w:cs="Times New Roman"/>
          <w:noProof/>
        </w:rPr>
        <w:t>(Ningrum, 2016)</w:t>
      </w:r>
      <w:r w:rsidR="00A57125">
        <w:rPr>
          <w:rFonts w:ascii="Times New Roman" w:hAnsi="Times New Roman" w:cs="Times New Roman"/>
        </w:rPr>
        <w:fldChar w:fldCharType="end"/>
      </w:r>
      <w:r w:rsidR="00A57125">
        <w:rPr>
          <w:rFonts w:ascii="Times New Roman" w:hAnsi="Times New Roman" w:cs="Times New Roman"/>
        </w:rPr>
        <w:t xml:space="preserve">. </w:t>
      </w:r>
      <w:r w:rsidRPr="00B1303A">
        <w:rPr>
          <w:rFonts w:ascii="Times New Roman" w:hAnsi="Times New Roman" w:cs="Times New Roman"/>
        </w:rPr>
        <w:t>Undang-Undang Nomor 20 Tahun 2003 tentang Sistem Pendidikan Nasional pada Pasal 1 sangat jelas menerangkan bahwa pendidikan adalah usaha sadar dan terencana dalam mewujudkan suasana belajar dan proses pembelajaran agar peserta didik secara aktif untuk mengembangkan potensi yang terdapat pada dirinya dalam memiliki kekuatan spiritual keagamaan, pengendalian diri, kepribadian, kecerdasan, ahlak mulia, serta keterampilan dalam mengembangkan perubahan dalam kehidupan bermasya</w:t>
      </w:r>
      <w:r w:rsidR="00A57125">
        <w:rPr>
          <w:rFonts w:ascii="Times New Roman" w:hAnsi="Times New Roman" w:cs="Times New Roman"/>
        </w:rPr>
        <w:t xml:space="preserve">rakat, berbangsa dan bernegara </w:t>
      </w:r>
      <w:r w:rsidR="00A57125">
        <w:rPr>
          <w:rFonts w:ascii="Times New Roman" w:hAnsi="Times New Roman" w:cs="Times New Roman"/>
        </w:rPr>
        <w:fldChar w:fldCharType="begin" w:fldLock="1"/>
      </w:r>
      <w:r w:rsidR="00A57125">
        <w:rPr>
          <w:rFonts w:ascii="Times New Roman" w:hAnsi="Times New Roman" w:cs="Times New Roman"/>
        </w:rPr>
        <w:instrText>ADDIN CSL_CITATION {"citationItems":[{"id":"ITEM-1","itemData":{"DOI":"10.35457/supremasi.v7i1.374","ISSN":"2088-1533","abstract":"Pemerintah dan Pemerintah Daerah wajib menjamin tersedianya dana guna terselenggaranya pendidikan bagi setiap warga negara yang berusia tujuh sampai lima belas tahun sesuai Undang-Undang Nomor 20 Tahun 2003 tentang Sistem Pendidikan Nasional. Implementasi dari substansi hukum tersebut urgen diteliti mengingat pendidikan sebagai penentu kualitas sumber daya manusia. Penelitian hukum empiris di Kota Blitar menunjukkan bahwa Pemerintah Kota Blitar dalam kerangka sistem pendidikan nasional, memberlakukan kebijakan APBD Pro Rakyat dengan pendidikan gratis untuk semua jenjang pendidikan di Kota Blitar, dilengkapi penyediaan fasilitas gratis atas sepatu, seragam, buku, alat tulis, bus sekolah, tas, tablet, SPP, uang gedung, uang saku, dan sepeda gratis. Kebijakan pendidikan APBD Pro Rakyat ini, mengalami sejumlah hambatan dari keluarga anak usia sekolah, kekurang memadainya kemampuan pemerintah dalam mengalokasikan anggaran Program Pendidikan Gratis, ketidakmerataan penyebaran lembaga sekolah, dan adanya perusahaaan yang mempekerjaan anak sekolah menengah pertama.","author":[{"dropping-particle":"","family":"Irawati","given":"Eni","non-dropping-particle":"","parse-names":false,"suffix":""},{"dropping-particle":"","family":"Susetyo","given":"Weppy","non-dropping-particle":"","parse-names":false,"suffix":""}],"container-title":"Jurnal Supremasi","id":"ITEM-1","issued":{"date-parts":[["2017"]]},"title":"IMPLEMENTASI UNDANG-UNDANG NOMOR 20 TAHUN 2003 TENTANG SISTEM PENDIDIKAN NASIONAL DI BLITAR","type":"article-journal"},"uris":["http://www.mendeley.com/documents/?uuid=eca6bcc6-5614-4134-85a5-90846872a5ce","http://www.mendeley.com/documents/?uuid=270466c5-f989-432b-9432-7ff123cb74a5"]}],"mendeley":{"formattedCitation":"(Irawati &amp; Susetyo, 2017)","plainTextFormattedCitation":"(Irawati &amp; Susetyo, 2017)","previouslyFormattedCitation":"(Irawati &amp; Susetyo, 2017)"},"properties":{"noteIndex":0},"schema":"https://github.com/citation-style-language/schema/raw/master/csl-citation.json"}</w:instrText>
      </w:r>
      <w:r w:rsidR="00A57125">
        <w:rPr>
          <w:rFonts w:ascii="Times New Roman" w:hAnsi="Times New Roman" w:cs="Times New Roman"/>
        </w:rPr>
        <w:fldChar w:fldCharType="separate"/>
      </w:r>
      <w:r w:rsidR="00A57125" w:rsidRPr="00A57125">
        <w:rPr>
          <w:rFonts w:ascii="Times New Roman" w:hAnsi="Times New Roman" w:cs="Times New Roman"/>
          <w:noProof/>
        </w:rPr>
        <w:t>(Irawati &amp; Susetyo, 2017)</w:t>
      </w:r>
      <w:r w:rsidR="00A57125">
        <w:rPr>
          <w:rFonts w:ascii="Times New Roman" w:hAnsi="Times New Roman" w:cs="Times New Roman"/>
        </w:rPr>
        <w:fldChar w:fldCharType="end"/>
      </w:r>
      <w:r w:rsidR="00A57125">
        <w:rPr>
          <w:rFonts w:ascii="Times New Roman" w:hAnsi="Times New Roman" w:cs="Times New Roman"/>
        </w:rPr>
        <w:t>.</w:t>
      </w:r>
    </w:p>
    <w:p w:rsidR="002940F9" w:rsidRPr="00A215F8" w:rsidRDefault="002940F9" w:rsidP="00293973">
      <w:pPr>
        <w:autoSpaceDE w:val="0"/>
        <w:autoSpaceDN w:val="0"/>
        <w:adjustRightInd w:val="0"/>
        <w:spacing w:after="0" w:line="360" w:lineRule="auto"/>
        <w:ind w:firstLine="720"/>
        <w:jc w:val="both"/>
        <w:rPr>
          <w:rFonts w:ascii="Times New Roman" w:hAnsi="Times New Roman" w:cs="Times New Roman"/>
        </w:rPr>
      </w:pPr>
      <w:r w:rsidRPr="00B1303A">
        <w:rPr>
          <w:rFonts w:ascii="Times New Roman" w:hAnsi="Times New Roman" w:cs="Times New Roman"/>
        </w:rPr>
        <w:t>Mengacu pada amanat</w:t>
      </w:r>
      <w:r w:rsidRPr="00B1303A">
        <w:rPr>
          <w:rFonts w:ascii="Times New Roman" w:hAnsi="Times New Roman" w:cs="Times New Roman"/>
          <w:b/>
        </w:rPr>
        <w:t xml:space="preserve"> UU No 20 tahun 2003 pasal 1 </w:t>
      </w:r>
      <w:r w:rsidRPr="00B1303A">
        <w:rPr>
          <w:rFonts w:ascii="Times New Roman" w:hAnsi="Times New Roman" w:cs="Times New Roman"/>
        </w:rPr>
        <w:t>tersebut sangat jelas menekankan bahwa pendidikan merupakan wadah bagi manusia dalam mengembangkan segala potensi diri yang dimilikinya menjadi manusia seutuhnya. Oleh karena itu, dalam pembelajaran Pendidikan Pancasila dan Kewarganegaraan mengajarakan hal yang tertuang pada UU Sisdiknas</w:t>
      </w:r>
      <w:r w:rsidR="00A57125">
        <w:rPr>
          <w:rFonts w:ascii="Times New Roman" w:hAnsi="Times New Roman" w:cs="Times New Roman"/>
        </w:rPr>
        <w:t xml:space="preserve"> </w:t>
      </w:r>
      <w:r w:rsidR="00A57125">
        <w:rPr>
          <w:rFonts w:ascii="Times New Roman" w:hAnsi="Times New Roman" w:cs="Times New Roman"/>
        </w:rPr>
        <w:fldChar w:fldCharType="begin" w:fldLock="1"/>
      </w:r>
      <w:r w:rsidR="00A57125">
        <w:rPr>
          <w:rFonts w:ascii="Times New Roman" w:hAnsi="Times New Roman" w:cs="Times New Roma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ional","given":"Departemen Pendidikan","non-dropping-particle":"","parse-names":false,"suffix":""}],"container-title":"Jakarta: Depdiknas","id":"ITEM-1","issued":{"date-parts":[["2003"]]},"title":"Undang-Undang Nomor 20 Tahun 2003 Tentang Sistem Pendidikan Nasional","type":"article-journal"},"uris":["http://www.mendeley.com/documents/?uuid=68df2108-0ed6-4e22-826c-8aed40e25939","http://www.mendeley.com/documents/?uuid=c26654a9-25eb-49b4-9fe2-33be4c8697ab"]}],"mendeley":{"formattedCitation":"(Nasional, 2003)","plainTextFormattedCitation":"(Nasional, 2003)","previouslyFormattedCitation":"(Nasional, 2003)"},"properties":{"noteIndex":0},"schema":"https://github.com/citation-style-language/schema/raw/master/csl-citation.json"}</w:instrText>
      </w:r>
      <w:r w:rsidR="00A57125">
        <w:rPr>
          <w:rFonts w:ascii="Times New Roman" w:hAnsi="Times New Roman" w:cs="Times New Roman"/>
        </w:rPr>
        <w:fldChar w:fldCharType="separate"/>
      </w:r>
      <w:r w:rsidR="00A57125" w:rsidRPr="00A57125">
        <w:rPr>
          <w:rFonts w:ascii="Times New Roman" w:hAnsi="Times New Roman" w:cs="Times New Roman"/>
          <w:noProof/>
        </w:rPr>
        <w:t>(Nasional, 2003)</w:t>
      </w:r>
      <w:r w:rsidR="00A57125">
        <w:rPr>
          <w:rFonts w:ascii="Times New Roman" w:hAnsi="Times New Roman" w:cs="Times New Roman"/>
        </w:rPr>
        <w:fldChar w:fldCharType="end"/>
      </w:r>
      <w:r w:rsidRPr="00B1303A">
        <w:rPr>
          <w:rFonts w:ascii="Times New Roman" w:hAnsi="Times New Roman" w:cs="Times New Roman"/>
        </w:rPr>
        <w:t xml:space="preserve">. </w:t>
      </w:r>
      <w:r w:rsidR="00A57125">
        <w:rPr>
          <w:rFonts w:ascii="Times New Roman" w:hAnsi="Times New Roman" w:cs="Times New Roman"/>
        </w:rPr>
        <w:t xml:space="preserve">Pada </w:t>
      </w:r>
      <w:r w:rsidRPr="00B1303A">
        <w:rPr>
          <w:rFonts w:ascii="Times New Roman" w:hAnsi="Times New Roman" w:cs="Times New Roman"/>
        </w:rPr>
        <w:t>Pancasila dan UUD 1945, mata pelajaran PKn membantu terbentuknya warga negara Indonesia yang cer</w:t>
      </w:r>
      <w:r w:rsidR="00A57125">
        <w:rPr>
          <w:rFonts w:ascii="Times New Roman" w:hAnsi="Times New Roman" w:cs="Times New Roman"/>
        </w:rPr>
        <w:t xml:space="preserve">das, terampil, dan bermartabat </w:t>
      </w:r>
      <w:r w:rsidR="00A57125">
        <w:rPr>
          <w:rFonts w:ascii="Times New Roman" w:hAnsi="Times New Roman" w:cs="Times New Roman"/>
        </w:rPr>
        <w:fldChar w:fldCharType="begin" w:fldLock="1"/>
      </w:r>
      <w:r w:rsidR="00B274B5">
        <w:rPr>
          <w:rFonts w:ascii="Times New Roman" w:hAnsi="Times New Roman" w:cs="Times New Roman"/>
        </w:rPr>
        <w:instrText>ADDIN CSL_CITATION {"citationItems":[{"id":"ITEM-1","itemData":{"DOI":"10.17509/jpis.v24i2.1455","ISSN":"0854-5251","abstract":"This research is purposed to procure representation about correlations between civic education courses with the students’ insight into nationalism and the students’ spirit of nationalism in STKIP Garut. This study used quantitative approach with a correlation study method. The data of this study was obtained through questionnaires and tests given to students in STKIP Garut. Researcher revealed that: 1. The implementation of civic education as a general basic course included in personality development course in STKIP Garut had been implemented very well and was able to make a significant contribution, which is in accordance to civic education’s goal itself. 2. Students in STKIP Garut were believed to have a good insight into nationalism and a strong nationalism. 3. The application of civic education courses as a general basic course has a strong correlation and a great influence on the improvement of the students’ insight into nationalism and the spirit of nationalism in STKIP Garut.Keywords: Civic education course, nationality, insight on nationalism, spirit of nationalism, STKIP Garut. ","author":[{"dropping-particle":"","family":"Sofyan","given":"Fitri Silvia","non-dropping-particle":"","parse-names":false,"suffix":""},{"dropping-particle":"","family":"Sundawa","given":"Dadang","non-dropping-particle":"","parse-names":false,"suffix":""}],"container-title":"JURNAL PENDIDIKAN ILMU SOSIAL","id":"ITEM-1","issued":{"date-parts":[["2016"]]},"title":"HUBUNGAN MATA KULIAH PENDIDIKAN KEWARGANEGARAAN DENGAN PENINGKATAN WAWASAN KEBANGSAAN DAN SEMANGAT NASIONALISME MAHASISWA","type":"article-journal"},"uris":["http://www.mendeley.com/documents/?uuid=c5e617c6-ba2e-421e-b5c0-179e2c6812e6","http://www.mendeley.com/documents/?uuid=8731e764-2d21-4c38-909a-08c684b56148"]}],"mendeley":{"formattedCitation":"(Sofyan &amp; Sundawa, 2016)","plainTextFormattedCitation":"(Sofyan &amp; Sundawa, 2016)","previouslyFormattedCitation":"(Sofyan &amp; Sundawa, 2016)"},"properties":{"noteIndex":0},"schema":"https://github.com/citation-style-language/schema/raw/master/csl-citation.json"}</w:instrText>
      </w:r>
      <w:r w:rsidR="00A57125">
        <w:rPr>
          <w:rFonts w:ascii="Times New Roman" w:hAnsi="Times New Roman" w:cs="Times New Roman"/>
        </w:rPr>
        <w:fldChar w:fldCharType="separate"/>
      </w:r>
      <w:r w:rsidR="00A57125" w:rsidRPr="00A57125">
        <w:rPr>
          <w:rFonts w:ascii="Times New Roman" w:hAnsi="Times New Roman" w:cs="Times New Roman"/>
          <w:noProof/>
        </w:rPr>
        <w:t>(Sofyan &amp; Sundawa, 2016)</w:t>
      </w:r>
      <w:r w:rsidR="00A57125">
        <w:rPr>
          <w:rFonts w:ascii="Times New Roman" w:hAnsi="Times New Roman" w:cs="Times New Roman"/>
        </w:rPr>
        <w:fldChar w:fldCharType="end"/>
      </w:r>
      <w:r w:rsidR="00A57125">
        <w:rPr>
          <w:rFonts w:ascii="Times New Roman" w:hAnsi="Times New Roman" w:cs="Times New Roman"/>
        </w:rPr>
        <w:t xml:space="preserve">. </w:t>
      </w:r>
      <w:r w:rsidRPr="00B1303A">
        <w:rPr>
          <w:rFonts w:ascii="Times New Roman" w:hAnsi="Times New Roman" w:cs="Times New Roman"/>
        </w:rPr>
        <w:t>Peranan PPKn baik pada tataran formal, informal maupun non formal memiliki peran yang besar dalam budaya proses dan pemberdayaan peserta didik. Dalam meningkatakan mutu pendidikan yang diharapakan sebagaimana melalui peran pembelajaran PPKn maka harus ditunjangi dengan kompetensi dan skill guru PPKn dalam melakukan kegiatan belajar mengajar yang efektif. Guru PPKn harus menguasai segala kompetensi dan keahlian dalam meningkatkan kinerjanya</w:t>
      </w:r>
      <w:r w:rsidRPr="00B1303A">
        <w:rPr>
          <w:rFonts w:ascii="Times New Roman" w:hAnsi="Times New Roman" w:cs="Times New Roman"/>
          <w:b/>
        </w:rPr>
        <w:t>.  </w:t>
      </w:r>
      <w:r w:rsidRPr="00B1303A">
        <w:rPr>
          <w:rFonts w:ascii="Times New Roman" w:hAnsi="Times New Roman" w:cs="Times New Roman"/>
        </w:rPr>
        <w:t>Keberhasilan kinerja guru juga ditentukan dengan pekerjaan serta kemampuan seseorang pada bidang tersebut. Keberhasilan kerja juga berkaitan dengan kepuasan kerja seseorang</w:t>
      </w:r>
      <w:r w:rsidR="00B274B5">
        <w:rPr>
          <w:rFonts w:ascii="Times New Roman" w:hAnsi="Times New Roman" w:cs="Times New Roman"/>
        </w:rPr>
        <w:t xml:space="preserve"> </w:t>
      </w:r>
      <w:r w:rsidR="00B274B5">
        <w:rPr>
          <w:rFonts w:ascii="Times New Roman" w:hAnsi="Times New Roman" w:cs="Times New Roman"/>
        </w:rPr>
        <w:fldChar w:fldCharType="begin" w:fldLock="1"/>
      </w:r>
      <w:r w:rsidR="00A26B8A">
        <w:rPr>
          <w:rFonts w:ascii="Times New Roman" w:hAnsi="Times New Roman" w:cs="Times New Roman"/>
        </w:rPr>
        <w:instrText>ADDIN CSL_CITATION {"citationItems":[{"id":"ITEM-1","itemData":{"ISSN":"2354-5984","abstract":"Kinerja guru merupakan hasil, kemajuan dan prestasi kerja guru dalam melaksanakan pembelajaran, baik dalam merencanakan, melaksanakan proses pembelajaran dan mengevaluasi hasil pembelajaran, melakukan bimbingan dan latihan terhadap peserta didik, serta komitmennya dalam melaksanakan tugas. Baik tidaknya kinerja guru dapat dilihat dari pelaksanaan kompetensi-kompetensi yang harus dimiliki oleh guru disamping memiliki kualifikasi akademik. Peningkatan kinerja guru terus dilakukan oleh pemerintah dengan berbagai upaya, baik melalui program sertifikasi guru, melakukan pengembangan kurikulum nasional dan lokal, peningkatan kompetensi guru melalui pelatihan, pengadaan buku dan alat pelajaran, pengadaan dan perbaikan sarana dan prasarana pendidikan dan peningkatan mutu manajemen sekolah. kinerja guru yang berkualitas akan berpengaruh pada mutu pembelajaran, mutu lulusan, mutu pendidikan dan pencapaian tujuan pendidikan.","author":[{"dropping-particle":"","family":"Lailatussaadah","given":"L.","non-dropping-particle":"","parse-names":false,"suffix":""}],"container-title":"Intelektualita","id":"ITEM-1","issued":{"date-parts":[["2015"]]},"title":"Upaya Peningkatan Kinerja Guru","type":"article-journal"},"uris":["http://www.mendeley.com/documents/?uuid=73c36031-5fce-4741-93b9-870d673b8be0","http://www.mendeley.com/documents/?uuid=b779ef9b-0794-415c-8041-fe511efc1069"]}],"mendeley":{"formattedCitation":"(Lailatussaadah, 2015)","plainTextFormattedCitation":"(Lailatussaadah, 2015)","previouslyFormattedCitation":"(Lailatussaadah, 2015)"},"properties":{"noteIndex":0},"schema":"https://github.com/citation-style-language/schema/raw/master/csl-citation.json"}</w:instrText>
      </w:r>
      <w:r w:rsidR="00B274B5">
        <w:rPr>
          <w:rFonts w:ascii="Times New Roman" w:hAnsi="Times New Roman" w:cs="Times New Roman"/>
        </w:rPr>
        <w:fldChar w:fldCharType="separate"/>
      </w:r>
      <w:r w:rsidR="00B274B5" w:rsidRPr="00B274B5">
        <w:rPr>
          <w:rFonts w:ascii="Times New Roman" w:hAnsi="Times New Roman" w:cs="Times New Roman"/>
          <w:noProof/>
        </w:rPr>
        <w:t>(Lailatussaadah, 2015)</w:t>
      </w:r>
      <w:r w:rsidR="00B274B5">
        <w:rPr>
          <w:rFonts w:ascii="Times New Roman" w:hAnsi="Times New Roman" w:cs="Times New Roman"/>
        </w:rPr>
        <w:fldChar w:fldCharType="end"/>
      </w:r>
      <w:r w:rsidR="00B274B5">
        <w:rPr>
          <w:rFonts w:ascii="Times New Roman" w:hAnsi="Times New Roman" w:cs="Times New Roman"/>
        </w:rPr>
        <w:t xml:space="preserve">. </w:t>
      </w:r>
      <w:r w:rsidRPr="00B1303A">
        <w:rPr>
          <w:rFonts w:ascii="Times New Roman" w:hAnsi="Times New Roman" w:cs="Times New Roman"/>
        </w:rPr>
        <w:t>Sebagaimana menurut</w:t>
      </w:r>
      <w:r w:rsidR="00B1012B">
        <w:rPr>
          <w:rFonts w:ascii="Times New Roman" w:hAnsi="Times New Roman" w:cs="Times New Roman"/>
        </w:rPr>
        <w:t xml:space="preserve"> </w:t>
      </w:r>
      <w:r w:rsidRPr="00B1303A">
        <w:rPr>
          <w:rFonts w:ascii="Times New Roman" w:hAnsi="Times New Roman" w:cs="Times New Roman"/>
        </w:rPr>
        <w:t xml:space="preserve"> bahwa kinerja guru mengacu pada perilaku guru yang sebenarnya dalam melakukan pekerjaannya sesuai dengan standar yang ditetapkan dan sesuai dengan fungsinya di sekolah.  Kinerja guru sangat penting dalam proses belajar mengajar untuk memenuhi tujuan proses pembelajaran. Kinerja guru bervariasi dan membutuhkan kompetensi yang tinggi karena guru bukan hanya berada di dalam kelas akan tetapi di luar kelas pun memiliki peran dan tanggungjawab yang besar. Sedangkan menurut</w:t>
      </w:r>
      <w:r w:rsidR="00A26B8A">
        <w:rPr>
          <w:rFonts w:ascii="Times New Roman" w:hAnsi="Times New Roman" w:cs="Times New Roman"/>
        </w:rPr>
        <w:t xml:space="preserve"> </w:t>
      </w:r>
      <w:r w:rsidR="00A26B8A">
        <w:rPr>
          <w:rFonts w:ascii="Times New Roman" w:hAnsi="Times New Roman" w:cs="Times New Roman"/>
        </w:rPr>
        <w:fldChar w:fldCharType="begin" w:fldLock="1"/>
      </w:r>
      <w:r w:rsidR="00A26B8A">
        <w:rPr>
          <w:rFonts w:ascii="Times New Roman" w:hAnsi="Times New Roman" w:cs="Times New Roman"/>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usman","given":"","non-dropping-particle":"","parse-names":false,"suffix":""}],"container-title":"Journal of Chemical Information and Modeling","id":"ITEM-1","issued":{"date-parts":[["2019"]]},"title":"Model Pembelajaran Berbasis Masalah","type":"article-journal"},"uris":["http://www.mendeley.com/documents/?uuid=e9520d2b-a0af-4b7c-9cd6-2b8cc57fd120","http://www.mendeley.com/documents/?uuid=a86c0669-108e-4865-90e8-1724f0fe2d21"]}],"mendeley":{"formattedCitation":"(Rusman, 2019)","plainTextFormattedCitation":"(Rusman, 2019)","previouslyFormattedCitation":"(Rusman, 2019)"},"properties":{"noteIndex":0},"schema":"https://github.com/citation-style-language/schema/raw/master/csl-citation.json"}</w:instrText>
      </w:r>
      <w:r w:rsidR="00A26B8A">
        <w:rPr>
          <w:rFonts w:ascii="Times New Roman" w:hAnsi="Times New Roman" w:cs="Times New Roman"/>
        </w:rPr>
        <w:fldChar w:fldCharType="separate"/>
      </w:r>
      <w:r w:rsidR="00A26B8A" w:rsidRPr="00A26B8A">
        <w:rPr>
          <w:rFonts w:ascii="Times New Roman" w:hAnsi="Times New Roman" w:cs="Times New Roman"/>
          <w:noProof/>
        </w:rPr>
        <w:t>(Rusman, 2019)</w:t>
      </w:r>
      <w:r w:rsidR="00A26B8A">
        <w:rPr>
          <w:rFonts w:ascii="Times New Roman" w:hAnsi="Times New Roman" w:cs="Times New Roman"/>
        </w:rPr>
        <w:fldChar w:fldCharType="end"/>
      </w:r>
      <w:r w:rsidRPr="00B1303A">
        <w:rPr>
          <w:rFonts w:ascii="Times New Roman" w:hAnsi="Times New Roman" w:cs="Times New Roman"/>
        </w:rPr>
        <w:t xml:space="preserve"> bahwa kinerja guru yang baik memiliki tiga indikator yakni merencanakan kegiatan pembelajaran, melaksananakan dan menggevaluasi pembelajaran. Kinerja guru sangat berpengaruh dalam peningkatan kualitas pendidikan di sekolah. Sebelum melaksanakan penelitian secara mendalam, peneliti menelusuri dan mencari penelitian terdahulu yang relevan untuk dijadikan referensi untuk pengembangan penelitian.</w:t>
      </w:r>
      <w:r w:rsidR="00293973">
        <w:rPr>
          <w:rFonts w:ascii="Times New Roman" w:hAnsi="Times New Roman" w:cs="Times New Roman"/>
        </w:rPr>
        <w:t xml:space="preserve"> </w:t>
      </w:r>
      <w:r w:rsidRPr="00B1303A">
        <w:rPr>
          <w:rFonts w:ascii="Times New Roman" w:hAnsi="Times New Roman" w:cs="Times New Roman"/>
        </w:rPr>
        <w:t>Selain pendapat para ahli yang digunakan sebagai referensi dalam penelitian ini, juga menggunakan penelitian terdahulu sebagai bentuk pendukung penelitian</w:t>
      </w:r>
      <w:r w:rsidR="00106AF0">
        <w:rPr>
          <w:rFonts w:ascii="Times New Roman" w:hAnsi="Times New Roman" w:cs="Times New Roman"/>
        </w:rPr>
        <w:t xml:space="preserve"> </w:t>
      </w:r>
      <w:r w:rsidR="00A26B8A">
        <w:rPr>
          <w:rFonts w:ascii="Times New Roman" w:hAnsi="Times New Roman" w:cs="Times New Roman"/>
        </w:rPr>
        <w:fldChar w:fldCharType="begin" w:fldLock="1"/>
      </w:r>
      <w:r w:rsidR="00CA406A">
        <w:rPr>
          <w:rFonts w:ascii="Times New Roman" w:hAnsi="Times New Roman" w:cs="Times New Roman"/>
        </w:rPr>
        <w:instrText>ADDIN CSL_CITATION {"citationItems":[{"id":"ITEM-1","itemData":{"DOI":"10.36987/jpms.v6i2.1865","ISSN":"2460-593X","abstract":"Penelitian ini bertujuan untuk mengetahui Pembinaan professional oleh  Kepala sekolah dalam meningkatkan kinerja Guru di SD Negeri 118334 Sei Daun Tahun Pelajaran 2018/2019. Metode dalam penelitian ini adalah Penelitian Tindakan Kelas dengan 2 siklus terdiri dari 4 Tahapan, perencanaan, Tindakan, Observasi, Refleksi. Subjek dalam penelitian ini adalah Guru di SD Negeri 118334 Sei Daun berjumlah 9 orang. Teknik Pengumpulan Data dalam Penelitian Ini dengan menggunakan Tes, observasi, dan Dokumentasi.Hasil Penelitian Menunjukkan pada siklus 1 hasil Tes Kinerja Guru dalam menunjukkan dengan nilai rata-rata 62,22% guru dari 9 peserta mencapai ketuntasan klasikal. Kemudian dari 9 guru hanya 3 peserta atau 33,33% yang mencapai syarat keberhasilan, sedangkan 6 peserta atau 66,67% yang tidak mencapai keberhasilan. sesuai dengan Indikator keberhasilan dalam pencapaian penelitian ini yaitu minimal 80. Pada siklus kedua hasil Tes Kinerja Guru mencapai nilai 91,1. Sedangkan hasil kinerja Guru secara Umum semua Guru sudah mencapai Ketuntasan dalam mengikuti Supervisi yang dilaksanakan Kepala sekolah. Berdasarkan analisis data yang telah dianalisis maka Pembinaan Profesional oleh kepala sekolah dalam meningkatkan kinerja Guru di SD Negeri 118334 Sei Daun Tahun Pelajaran 2018/2019 dinyatakan telah mencapai ketuntasan.","author":[{"dropping-particle":"","family":"Pintauli","given":"Pintauli","non-dropping-particle":"","parse-names":false,"suffix":""}],"container-title":"JURNAL PEMBELAJARAN DAN MATEMATIKA SIGMA (JPMS)","id":"ITEM-1","issued":{"date-parts":[["2020"]]},"title":"Peningkatan Kinerja Guru dengan Pembinaan Keprofesionalan oleh Kepala Sekolah di SD Negeri 118334 Sei Daun TP. 2019/2020","type":"article-journal"},"uris":["http://www.mendeley.com/documents/?uuid=8939fe9d-4283-4b6a-8e25-cf3e38e1f036","http://www.mendeley.com/documents/?uuid=6fd9f9ce-16a2-400e-a6dc-bf79dd8fcd4f"]}],"mendeley":{"formattedCitation":"(Pintauli, 2020)","plainTextFormattedCitation":"(Pintauli, 2020)","previouslyFormattedCitation":"(Pintauli, 2020)"},"properties":{"noteIndex":0},"schema":"https://github.com/citation-style-language/schema/raw/master/csl-citation.json"}</w:instrText>
      </w:r>
      <w:r w:rsidR="00A26B8A">
        <w:rPr>
          <w:rFonts w:ascii="Times New Roman" w:hAnsi="Times New Roman" w:cs="Times New Roman"/>
        </w:rPr>
        <w:fldChar w:fldCharType="separate"/>
      </w:r>
      <w:r w:rsidR="00A26B8A" w:rsidRPr="00A26B8A">
        <w:rPr>
          <w:rFonts w:ascii="Times New Roman" w:hAnsi="Times New Roman" w:cs="Times New Roman"/>
          <w:noProof/>
        </w:rPr>
        <w:t>(Pintauli, 2020)</w:t>
      </w:r>
      <w:r w:rsidR="00A26B8A">
        <w:rPr>
          <w:rFonts w:ascii="Times New Roman" w:hAnsi="Times New Roman" w:cs="Times New Roman"/>
        </w:rPr>
        <w:fldChar w:fldCharType="end"/>
      </w:r>
      <w:r w:rsidRPr="00B1303A">
        <w:rPr>
          <w:rFonts w:ascii="Times New Roman" w:hAnsi="Times New Roman" w:cs="Times New Roman"/>
          <w:b/>
        </w:rPr>
        <w:t xml:space="preserve"> </w:t>
      </w:r>
      <w:r w:rsidR="00293973">
        <w:rPr>
          <w:rFonts w:ascii="Times New Roman" w:hAnsi="Times New Roman" w:cs="Times New Roman"/>
        </w:rPr>
        <w:t>.</w:t>
      </w:r>
    </w:p>
    <w:p w:rsidR="002940F9" w:rsidRPr="00B1303A" w:rsidRDefault="002940F9" w:rsidP="002940F9">
      <w:pPr>
        <w:autoSpaceDE w:val="0"/>
        <w:autoSpaceDN w:val="0"/>
        <w:adjustRightInd w:val="0"/>
        <w:spacing w:after="0" w:line="360" w:lineRule="auto"/>
        <w:ind w:firstLine="720"/>
        <w:jc w:val="both"/>
        <w:rPr>
          <w:rFonts w:ascii="Times New Roman" w:hAnsi="Times New Roman" w:cs="Times New Roman"/>
        </w:rPr>
      </w:pPr>
      <w:r w:rsidRPr="00B1303A">
        <w:rPr>
          <w:rFonts w:ascii="Times New Roman" w:hAnsi="Times New Roman" w:cs="Times New Roman"/>
        </w:rPr>
        <w:lastRenderedPageBreak/>
        <w:t xml:space="preserve">Berdasarkan hasil obsevasi dan wawancara yang dilakukan di SD Negeri 1 Lampanairi Kecamatan Batauga Kabupaten Buton Selatan menunjukkan bahwa sesuai dengan temuan di sekolah implementasi kinerja guru pada pembelajaran PPKn belum maksimal, masih terdapat beberapa permasalahan yang dihadapi yakni belum secara keseluruhan guru membuat perencanaan pembelajaran sesuai dengan RPP K13, masih ada beberapa guru belum hadir sesuai jadwal yang ditentukan di sekolah sehingga siswa banyak bermain di dalam dan luar kelas, dalam pelaksanaan pembelajaran guru lebih mendominasi, serta evaluasi pembelajaran sebagian guru belum melakukan evaluasi sesuai dengan standard dan rubrik yang ditentukan. </w:t>
      </w:r>
    </w:p>
    <w:p w:rsidR="007153B1" w:rsidRDefault="002940F9" w:rsidP="00052389">
      <w:pPr>
        <w:spacing w:after="0" w:line="360" w:lineRule="auto"/>
        <w:ind w:left="91" w:firstLine="720"/>
        <w:jc w:val="both"/>
        <w:rPr>
          <w:rFonts w:ascii="Times New Roman" w:hAnsi="Times New Roman" w:cs="Times New Roman"/>
          <w:lang w:val="en-US"/>
        </w:rPr>
      </w:pPr>
      <w:r w:rsidRPr="00B1303A">
        <w:rPr>
          <w:rFonts w:ascii="Times New Roman" w:hAnsi="Times New Roman" w:cs="Times New Roman"/>
        </w:rPr>
        <w:t xml:space="preserve">Berdasarkan latar belakang permasalahan dan penelitian terdahulu maka peneliti tertarik dan penting untuk menganalisis pada fokus </w:t>
      </w:r>
      <w:r w:rsidR="008520B9">
        <w:rPr>
          <w:rFonts w:ascii="Times New Roman" w:hAnsi="Times New Roman" w:cs="Times New Roman"/>
          <w:lang w:val="en-US"/>
        </w:rPr>
        <w:t xml:space="preserve">penelitian </w:t>
      </w:r>
      <w:r w:rsidR="00BC5986">
        <w:rPr>
          <w:rFonts w:ascii="Times New Roman" w:hAnsi="Times New Roman" w:cs="Times New Roman"/>
          <w:lang w:val="en-US"/>
        </w:rPr>
        <w:t>impelementasi</w:t>
      </w:r>
      <w:r w:rsidR="007153B1" w:rsidRPr="00B1303A">
        <w:rPr>
          <w:rFonts w:ascii="Times New Roman" w:hAnsi="Times New Roman" w:cs="Times New Roman"/>
        </w:rPr>
        <w:t xml:space="preserve"> kinerja guru pada pembelajaran </w:t>
      </w:r>
      <w:r w:rsidRPr="00B1303A">
        <w:rPr>
          <w:rFonts w:ascii="Times New Roman" w:hAnsi="Times New Roman" w:cs="Times New Roman"/>
        </w:rPr>
        <w:t>PPKn di SD Negeri Negeri 1 Lampanairi Kecamatan Batauga Kabupaten Buton Selatan</w:t>
      </w:r>
      <w:r w:rsidR="007153B1">
        <w:rPr>
          <w:rFonts w:ascii="Times New Roman" w:hAnsi="Times New Roman" w:cs="Times New Roman"/>
          <w:lang w:val="en-US"/>
        </w:rPr>
        <w:t>.</w:t>
      </w:r>
    </w:p>
    <w:p w:rsidR="00A215F8" w:rsidRPr="00052389" w:rsidRDefault="00A215F8" w:rsidP="00052389">
      <w:pPr>
        <w:spacing w:after="0" w:line="360" w:lineRule="auto"/>
        <w:ind w:left="91" w:firstLine="720"/>
        <w:jc w:val="both"/>
        <w:rPr>
          <w:rFonts w:ascii="Times New Roman" w:hAnsi="Times New Roman" w:cs="Times New Roman"/>
          <w:lang w:val="en-US"/>
        </w:rPr>
      </w:pPr>
    </w:p>
    <w:p w:rsidR="007153B1" w:rsidRPr="00E67BBB" w:rsidRDefault="007153B1" w:rsidP="007153B1">
      <w:pPr>
        <w:spacing w:after="0" w:line="360" w:lineRule="auto"/>
        <w:jc w:val="both"/>
        <w:rPr>
          <w:rFonts w:ascii="Times New Roman" w:hAnsi="Times New Roman" w:cs="Times New Roman"/>
          <w:b/>
          <w:lang w:val="en-US"/>
        </w:rPr>
      </w:pPr>
      <w:r>
        <w:rPr>
          <w:rFonts w:ascii="Times New Roman" w:hAnsi="Times New Roman" w:cs="Times New Roman"/>
          <w:b/>
        </w:rPr>
        <w:t xml:space="preserve">METODE </w:t>
      </w:r>
    </w:p>
    <w:p w:rsidR="007153B1" w:rsidRPr="00B1303A" w:rsidRDefault="007153B1" w:rsidP="007153B1">
      <w:pPr>
        <w:spacing w:after="0" w:line="360" w:lineRule="auto"/>
        <w:ind w:firstLine="720"/>
        <w:jc w:val="both"/>
        <w:rPr>
          <w:rFonts w:ascii="Times New Roman" w:hAnsi="Times New Roman" w:cs="Times New Roman"/>
          <w:b/>
        </w:rPr>
      </w:pPr>
      <w:r w:rsidRPr="00B1303A">
        <w:rPr>
          <w:rFonts w:ascii="Times New Roman" w:hAnsi="Times New Roman" w:cs="Times New Roman"/>
        </w:rPr>
        <w:t>Dalam penelitian ini menggunakan metode studi kasus dengan pendekatan deskriptif kualitatif. Menurut</w:t>
      </w:r>
      <w:r w:rsidR="00CA406A">
        <w:rPr>
          <w:rFonts w:ascii="Times New Roman" w:hAnsi="Times New Roman" w:cs="Times New Roman"/>
        </w:rPr>
        <w:t xml:space="preserve"> </w:t>
      </w:r>
      <w:r w:rsidR="00CA406A">
        <w:rPr>
          <w:rFonts w:ascii="Times New Roman" w:hAnsi="Times New Roman" w:cs="Times New Roman"/>
        </w:rPr>
        <w:fldChar w:fldCharType="begin" w:fldLock="1"/>
      </w:r>
      <w:r w:rsidR="00CA406A">
        <w:rPr>
          <w:rFonts w:ascii="Times New Roman" w:hAnsi="Times New Roman" w:cs="Times New Roman"/>
        </w:rPr>
        <w:instrText>ADDIN CSL_CITATION {"citationItems":[{"id":"ITEM-1","itemData":{"ISBN":"979-514-051-5","ISSN":"01448617","abstract":"Acetylated chitin nanocrystals were prepared through surface modification, and biodegradable poly (3-hydroxybutyrate-co-3-hydroxyvalerate) (PHBV)/chitin nanocrystals films were produced via solution-casting method. Transmission electron microscopy observations and X-ray diffraction profiles revealed that the rod-like morphology and crystal structure of chitin nanocrystals were maintained. Fourier transform infrared spectroscopy and X-ray photoelectron spectroscopy results showed that the hydroxyl groups were partly replaced by the acetyl groups on the surface of chitin nanocrystals. The hydrophobic performance of the acetylated chitin nanocrystals was significantly increased according to the contact angle measurements. Differential scanning calorimeter results indicated that the influence of chitin nanocrystals on the crystallization behaviors of PHBV matrix was changed from suppression to assistance after the surface modification. Tensile test showed that the tensile strength and Young's modulus of PHBV/acetylated chitin nanocrystals composites were improved by 44% and 67%, comparing to the improvement of 24% and 43% for PHBV/chitin nanocrystals composites with the addition of 5.0 wt.% nanocrystals into PHBV. © 2013 Elsevier Ltd.","author":[{"dropping-particle":"","family":"Lexy J. Moleong","given":"Dr. M.A.","non-dropping-particle":"","parse-names":false,"suffix":""}],"container-title":"PT. Remaja Rosda Karya","id":"ITEM-1","issued":{"date-parts":[["2019"]]},"title":"Moleong, Lexi J, 2014. ” Metodologi Penelitian Kualitatif Edisi Revisi”. Bandung : Remaja Rosdakarya.","type":"article-journal"},"uris":["http://www.mendeley.com/documents/?uuid=436dc82f-779c-45ee-adad-d7e21d6bfef2","http://www.mendeley.com/documents/?uuid=b5dc80be-9fdc-4d8b-969d-f28b522fe9b1"]}],"mendeley":{"formattedCitation":"(Lexy J. Moleong, 2019)","plainTextFormattedCitation":"(Lexy J. Moleong, 2019)","previouslyFormattedCitation":"(Lexy J. Moleong, 2019)"},"properties":{"noteIndex":0},"schema":"https://github.com/citation-style-language/schema/raw/master/csl-citation.json"}</w:instrText>
      </w:r>
      <w:r w:rsidR="00CA406A">
        <w:rPr>
          <w:rFonts w:ascii="Times New Roman" w:hAnsi="Times New Roman" w:cs="Times New Roman"/>
        </w:rPr>
        <w:fldChar w:fldCharType="separate"/>
      </w:r>
      <w:r w:rsidR="00CA406A" w:rsidRPr="00CA406A">
        <w:rPr>
          <w:rFonts w:ascii="Times New Roman" w:hAnsi="Times New Roman" w:cs="Times New Roman"/>
          <w:noProof/>
        </w:rPr>
        <w:t>(Lexy J. Moleong, 2019)</w:t>
      </w:r>
      <w:r w:rsidR="00CA406A">
        <w:rPr>
          <w:rFonts w:ascii="Times New Roman" w:hAnsi="Times New Roman" w:cs="Times New Roman"/>
        </w:rPr>
        <w:fldChar w:fldCharType="end"/>
      </w:r>
      <w:r w:rsidRPr="00B1303A">
        <w:rPr>
          <w:rFonts w:ascii="Times New Roman" w:hAnsi="Times New Roman" w:cs="Times New Roman"/>
        </w:rPr>
        <w:t xml:space="preserve"> pendekatan deskriptif kualitatif merupakan penelitian yang menggambarkan suatu keadaan/fenomena yang sebenarnya baik fenomena alamiah maupun ilmiah. Kategori metode studi kasus adalah strategi terpadu dan lengkap untuk mempelajari individu yang digunakan untuk memperoleh pemahaman yang mendalam tentang individu dan tantangan yang dialaminya dengan tujuan mengatasi masalah dan mencapai pengembangan diri yang positif</w:t>
      </w:r>
      <w:r w:rsidR="00CA406A">
        <w:rPr>
          <w:rFonts w:ascii="Times New Roman" w:hAnsi="Times New Roman" w:cs="Times New Roman"/>
        </w:rPr>
        <w:t xml:space="preserve"> </w:t>
      </w:r>
      <w:r w:rsidR="00CA406A">
        <w:rPr>
          <w:rFonts w:ascii="Times New Roman" w:hAnsi="Times New Roman" w:cs="Times New Roman"/>
        </w:rPr>
        <w:fldChar w:fldCharType="begin" w:fldLock="1"/>
      </w:r>
      <w:r w:rsidR="00CA406A">
        <w:rPr>
          <w:rFonts w:ascii="Times New Roman" w:hAnsi="Times New Roman" w:cs="Times New Roman"/>
        </w:rPr>
        <w:instrText>ADDIN CSL_CITATION {"citationItems":[{"id":"ITEM-1","itemData":{"abstract":"Studi kasus (Case studies) merupakan bagian dari metodologi penelitian yang mana pada pokok pembahasanya seorang peneliti dituntut untuk lebih cermat, teliti dan mendalam dalam mengungkap sebuah kasus, peristiwa, baik bersifat individu ataupun kelompok. Pada studi pustaka ini, peneliti ingin mengupas pembahasan tentang studi kasus sebagai bagian metodologi penelitian. Adapun cakupan pembahasannya meliputi penyajian tentang pengertian studi kasus, tujuan dan jenis studi kasus sebagai metode penelitian, sejarah perkembangan studi kasus,bagaiman cara atau teknik penerapan studi kasus pada proses penelitian, manfaat penelitian studi kasus dan langkah-langkah dalam menerapkan studi kasus sebagai metodologi penelitian. Dengan adanya studi pustaka ini diharapkan akan memberikan wawasan lebih mendalam kepada halayak umum dalam memahami metode studi kasus (Case Studies) dalam kajian penelitian. Key","author":[{"dropping-particle":"","family":"Hidayat","given":"Taufik","non-dropping-particle":"","parse-names":false,"suffix":""},{"dropping-particle":"","family":"Purwokerto","given":"Universitas Muhammadiyah","non-dropping-particle":"","parse-names":false,"suffix":""}],"container-title":"Jurnal Study Kasus","id":"ITEM-1","issued":{"date-parts":[["2019"]]},"title":"Pembahasan studi kasus sebagai bagian metodologi penelitian","type":"article-journal"},"uris":["http://www.mendeley.com/documents/?uuid=09b6d7c1-5f2d-4763-83d7-9781527bc085","http://www.mendeley.com/documents/?uuid=1df37501-6a38-446c-8a82-5091758c589f"]}],"mendeley":{"formattedCitation":"(Hidayat &amp; Purwokerto, 2019)","plainTextFormattedCitation":"(Hidayat &amp; Purwokerto, 2019)","previouslyFormattedCitation":"(Hidayat &amp; Purwokerto, 2019)"},"properties":{"noteIndex":0},"schema":"https://github.com/citation-style-language/schema/raw/master/csl-citation.json"}</w:instrText>
      </w:r>
      <w:r w:rsidR="00CA406A">
        <w:rPr>
          <w:rFonts w:ascii="Times New Roman" w:hAnsi="Times New Roman" w:cs="Times New Roman"/>
        </w:rPr>
        <w:fldChar w:fldCharType="separate"/>
      </w:r>
      <w:r w:rsidR="00CA406A" w:rsidRPr="00CA406A">
        <w:rPr>
          <w:rFonts w:ascii="Times New Roman" w:hAnsi="Times New Roman" w:cs="Times New Roman"/>
          <w:noProof/>
        </w:rPr>
        <w:t>(Hidayat &amp; Purwokerto, 2019)</w:t>
      </w:r>
      <w:r w:rsidR="00CA406A">
        <w:rPr>
          <w:rFonts w:ascii="Times New Roman" w:hAnsi="Times New Roman" w:cs="Times New Roman"/>
        </w:rPr>
        <w:fldChar w:fldCharType="end"/>
      </w:r>
      <w:r w:rsidR="00CA406A">
        <w:rPr>
          <w:rFonts w:ascii="Times New Roman" w:hAnsi="Times New Roman" w:cs="Times New Roman"/>
        </w:rPr>
        <w:t xml:space="preserve">. </w:t>
      </w:r>
      <w:r w:rsidRPr="00B1303A">
        <w:rPr>
          <w:rFonts w:ascii="Times New Roman" w:hAnsi="Times New Roman" w:cs="Times New Roman"/>
        </w:rPr>
        <w:t>Peneliti menggunakan penelitian studi kasus karena data yang dikumpulkan akan lebih lengkap dan dapat diandalkan, memungkinkan peneliti untuk lebih memahami orang untuk memperoleh data yang benar dan valid. Penelitian ini lebih memfokuskan pada implementasi kinerja guru pada pembelajaran PPKn yang dilaksanakan di SD Negeri 1 Lampanairi. Waktu pelaksanaan penelitian selama 3 bulan dari bulan Februari sampai April tahun 2021. Dalam penelitian yang menjadi subjek penelitian yaitu semua guru di sekolah. Kehadiran peneliti dalam pelaksanaan penelitian memiliki peran yang sangat tinggi. Dalam penelitian kualitatif yang menjadi instrumen utama atau alat penelitian untuk mengumpulkan data adalah peneliti sendiri. Menurut</w:t>
      </w:r>
      <w:r w:rsidR="00CA406A">
        <w:rPr>
          <w:rFonts w:ascii="Times New Roman" w:hAnsi="Times New Roman" w:cs="Times New Roman"/>
        </w:rPr>
        <w:t xml:space="preserve"> </w:t>
      </w:r>
      <w:r w:rsidR="00CA406A">
        <w:rPr>
          <w:rFonts w:ascii="Times New Roman" w:hAnsi="Times New Roman" w:cs="Times New Roman"/>
        </w:rPr>
        <w:fldChar w:fldCharType="begin" w:fldLock="1"/>
      </w:r>
      <w:r w:rsidR="00CA406A">
        <w:rPr>
          <w:rFonts w:ascii="Times New Roman" w:hAnsi="Times New Roman" w:cs="Times New Roman"/>
        </w:rPr>
        <w:instrText>ADDIN CSL_CITATION {"citationItems":[{"id":"ITEM-1","itemData":{"ISBN":"979-514-051-5","ISSN":"01448617","abstract":"Acetylated chitin nanocrystals were prepared through surface modification, and biodegradable poly (3-hydroxybutyrate-co-3-hydroxyvalerate) (PHBV)/chitin nanocrystals films were produced via solution-casting method. Transmission electron microscopy observations and X-ray diffraction profiles revealed that the rod-like morphology and crystal structure of chitin nanocrystals were maintained. Fourier transform infrared spectroscopy and X-ray photoelectron spectroscopy results showed that the hydroxyl groups were partly replaced by the acetyl groups on the surface of chitin nanocrystals. The hydrophobic performance of the acetylated chitin nanocrystals was significantly increased according to the contact angle measurements. Differential scanning calorimeter results indicated that the influence of chitin nanocrystals on the crystallization behaviors of PHBV matrix was changed from suppression to assistance after the surface modification. Tensile test showed that the tensile strength and Young's modulus of PHBV/acetylated chitin nanocrystals composites were improved by 44% and 67%, comparing to the improvement of 24% and 43% for PHBV/chitin nanocrystals composites with the addition of 5.0 wt.% nanocrystals into PHBV. © 2013 Elsevier Ltd.","author":[{"dropping-particle":"","family":"Lexy J. Moleong","given":"Dr. M.A.","non-dropping-particle":"","parse-names":false,"suffix":""}],"container-title":"PT. Remaja Rosda Karya","id":"ITEM-1","issued":{"date-parts":[["2019"]]},"title":"Moleong, Lexi J, 2014. ” Metodologi Penelitian Kualitatif Edisi Revisi”. Bandung : Remaja Rosdakarya.","type":"article-journal"},"uris":["http://www.mendeley.com/documents/?uuid=b5dc80be-9fdc-4d8b-969d-f28b522fe9b1"]}],"mendeley":{"formattedCitation":"(Lexy J. Moleong, 2019)","plainTextFormattedCitation":"(Lexy J. Moleong, 2019)","previouslyFormattedCitation":"(Lexy J. Moleong, 2019)"},"properties":{"noteIndex":0},"schema":"https://github.com/citation-style-language/schema/raw/master/csl-citation.json"}</w:instrText>
      </w:r>
      <w:r w:rsidR="00CA406A">
        <w:rPr>
          <w:rFonts w:ascii="Times New Roman" w:hAnsi="Times New Roman" w:cs="Times New Roman"/>
        </w:rPr>
        <w:fldChar w:fldCharType="separate"/>
      </w:r>
      <w:r w:rsidR="00CA406A" w:rsidRPr="00CA406A">
        <w:rPr>
          <w:rFonts w:ascii="Times New Roman" w:hAnsi="Times New Roman" w:cs="Times New Roman"/>
          <w:noProof/>
        </w:rPr>
        <w:t>(Lexy J. Moleong, 2019)</w:t>
      </w:r>
      <w:r w:rsidR="00CA406A">
        <w:rPr>
          <w:rFonts w:ascii="Times New Roman" w:hAnsi="Times New Roman" w:cs="Times New Roman"/>
        </w:rPr>
        <w:fldChar w:fldCharType="end"/>
      </w:r>
      <w:r w:rsidRPr="00B1303A">
        <w:rPr>
          <w:rFonts w:ascii="Times New Roman" w:hAnsi="Times New Roman" w:cs="Times New Roman"/>
        </w:rPr>
        <w:t xml:space="preserve"> dimaksudkan bahwa dalam instrumen penelitian kualitatif pengumpulan data lebih banyak bergantung pada dirinya sebagai alat pengumpul data. Penelitian ini selain menggunakan instrumen utama yakni peneliti sendiri yang berperan sebagai instrumen pengumpul data, maka instrumen lainnya yang berfungsi sebagai instrumen penunjang untuk mengumpulkan data.</w:t>
      </w:r>
    </w:p>
    <w:p w:rsidR="007153B1" w:rsidRPr="00B1303A" w:rsidRDefault="007153B1" w:rsidP="007153B1">
      <w:pPr>
        <w:autoSpaceDE w:val="0"/>
        <w:autoSpaceDN w:val="0"/>
        <w:adjustRightInd w:val="0"/>
        <w:spacing w:after="0" w:line="360" w:lineRule="auto"/>
        <w:ind w:firstLine="720"/>
        <w:jc w:val="both"/>
        <w:rPr>
          <w:rFonts w:ascii="Times New Roman" w:hAnsi="Times New Roman" w:cs="Times New Roman"/>
        </w:rPr>
      </w:pPr>
      <w:r w:rsidRPr="00B1303A">
        <w:rPr>
          <w:rFonts w:ascii="Times New Roman" w:hAnsi="Times New Roman" w:cs="Times New Roman"/>
        </w:rPr>
        <w:t xml:space="preserve">Dalam penelitian ini peneliti menggunakan data primer dan data sekunder. Data primer adalah data yang diperoleh langsung dari hasil wawancara yang diperoleh dari narasumber atau informan yang dianggap sangat berpotensi dalam memberikan informasi yang relevan dan sebenarnya di lapangan. Sumber data primer yang dijadikan responden yang mengetahui dengan penelitian, yaitu Peneliti mewawancarai langsung Kepala Sekolah, Guru, dan Siswa SD Negeri 1 Lampanairi berkaitan implementasi kinerja guru pada pembelajaran PPKn. Data sekunder adalah data yang digunakan sebagai data pendukung data primer dari literatur dan dokumen serta data yang diambil dari suatu organisasi dengan permasalahan di lapangan yang terdapat pada </w:t>
      </w:r>
      <w:r w:rsidRPr="00B1303A">
        <w:rPr>
          <w:rFonts w:ascii="Times New Roman" w:hAnsi="Times New Roman" w:cs="Times New Roman"/>
        </w:rPr>
        <w:lastRenderedPageBreak/>
        <w:t>lokasi penelitian berupa bahan bacaan, bahan pustaka, dan laporan-laporan penelitian. Data sekunder yang digunakan perangkat pembelajaran, materi atau bahan ajar yang digunakan dalam pembelajaran serta beberapa instrument/rubrik penilaian dalam pembelajaran PPKn di SD Negeri 1 Lampanairi Kecamatan Batauga Kabupaten Buton Selatan.</w:t>
      </w:r>
    </w:p>
    <w:p w:rsidR="007153B1" w:rsidRDefault="007153B1" w:rsidP="007153B1">
      <w:pPr>
        <w:autoSpaceDE w:val="0"/>
        <w:autoSpaceDN w:val="0"/>
        <w:adjustRightInd w:val="0"/>
        <w:spacing w:after="0" w:line="360" w:lineRule="auto"/>
        <w:ind w:firstLine="720"/>
        <w:jc w:val="both"/>
        <w:rPr>
          <w:rFonts w:ascii="Times New Roman" w:hAnsi="Times New Roman" w:cs="Times New Roman"/>
        </w:rPr>
      </w:pPr>
      <w:r>
        <w:rPr>
          <w:rFonts w:ascii="Times New Roman" w:hAnsi="Times New Roman" w:cs="Times New Roman"/>
        </w:rPr>
        <w:t>Penelitian ini memiliki beberapa prosedur, sebagai langkah-langkah yang dilakukan untuk memperkuat penelitian. Prosedur penelitian terdiri atas (1). Pengamatan awal lokasi bertujuan untuk melakukan wawancara secara langsung dengan kepala sekolah, guru bahkan beberapa siswa sebagai bentuk awal dalam mengetahui dan memperdalam permalasahan yang ada dalam penelitian, (2) mendalami segala temuan awal yang didapatkan di sekolah berdasarkan observasi dan wawancara untuk memperkuat dan memformulasikan sebagai fokus penelitian, (3) membuat dan menyusun instrument serta pengambilan data yang berkaitan dengan kinerja guru pada pembelajaran PPKn tidak bias dan akurat, (4) pengolahan dan kevalidan data hasil penelitian akan memberikan sebuah kesimpulan</w:t>
      </w:r>
      <w:r w:rsidR="00AE1058" w:rsidRPr="00AE1058">
        <w:rPr>
          <w:rFonts w:ascii="Times New Roman" w:hAnsi="Times New Roman" w:cs="Times New Roman"/>
        </w:rPr>
        <w:t xml:space="preserve"> </w:t>
      </w:r>
      <w:r w:rsidR="00AE1058">
        <w:rPr>
          <w:rFonts w:ascii="Times New Roman" w:hAnsi="Times New Roman" w:cs="Times New Roman"/>
        </w:rPr>
        <w:fldChar w:fldCharType="begin" w:fldLock="1"/>
      </w:r>
      <w:r w:rsidR="00AE1058">
        <w:rPr>
          <w:rFonts w:ascii="Times New Roman" w:hAnsi="Times New Roman" w:cs="Times New Roman"/>
        </w:rPr>
        <w:instrText>ADDIN CSL_CITATION {"citationItems":[{"id":"ITEM-1","itemData":{"ISBN":"9786021186015","abstract":"يكي از اعتقادات مهم مسيحيان، اعتقاد به گناه ذاتي است. براساس اين اعتقاد، حضرت آدم(ع) از ميوة شجرة معرفت نيك و بد خورد، در‌حالي‌كه خداوند او را از خوردن آن نهي كرده بود. اين عمل و گناه، نه‌تنها موجب سقوط آدم(ع) گرديد، بلكه همة ذرية او را نيز آلوده كرد. آگوستين و پلاگيوس دو تن از دانشمندان بزرگ مسيحيت و از مهم‌ترين نظريه‌پردازان در زمينة گناه ذاتي هستند كه تقابل ديدگاه‌هاي آنان در اين زمينه مي‌تواند بسيار جالب توجه باشد. اين مقاله با رويكرد تحليل محتوا،‌ بررسي اين آموزه را بر‌اساس ديدگاه آگوستين و پلاگيوس بر عهده دارد.","author":[{"dropping-particle":"","family":"Prof. Dr. A Muri Yusuf","given":"M.Pd.","non-dropping-particle":"","parse-names":false,"suffix":""}],"container-title":"Kencana","id":"ITEM-1","issued":{"date-parts":[["2017"]]},"title":"Metode Penelitian Kuantitatif, kualitatif, &amp; Penelitian Gabungan","type":"book"},"uris":["http://www.mendeley.com/documents/?uuid=4aab0981-24ad-477a-a191-186b0b7dd1c0","http://www.mendeley.com/documents/?uuid=1a358ef7-19c1-4d52-b5d7-78f493a22dad"]}],"mendeley":{"formattedCitation":"(Prof. Dr. A Muri Yusuf, 2017)","plainTextFormattedCitation":"(Prof. Dr. A Muri Yusuf, 2017)","previouslyFormattedCitation":"(Prof. Dr. A Muri Yusuf, 2017)"},"properties":{"noteIndex":0},"schema":"https://github.com/citation-style-language/schema/raw/master/csl-citation.json"}</w:instrText>
      </w:r>
      <w:r w:rsidR="00AE1058">
        <w:rPr>
          <w:rFonts w:ascii="Times New Roman" w:hAnsi="Times New Roman" w:cs="Times New Roman"/>
        </w:rPr>
        <w:fldChar w:fldCharType="separate"/>
      </w:r>
      <w:r w:rsidR="00AE1058" w:rsidRPr="00AE1058">
        <w:rPr>
          <w:rFonts w:ascii="Times New Roman" w:hAnsi="Times New Roman" w:cs="Times New Roman"/>
          <w:noProof/>
        </w:rPr>
        <w:t>(Prof. Dr. A Muri Yusuf, 2017)</w:t>
      </w:r>
      <w:r w:rsidR="00AE1058">
        <w:rPr>
          <w:rFonts w:ascii="Times New Roman" w:hAnsi="Times New Roman" w:cs="Times New Roman"/>
        </w:rPr>
        <w:fldChar w:fldCharType="end"/>
      </w:r>
    </w:p>
    <w:p w:rsidR="007153B1" w:rsidRDefault="007153B1" w:rsidP="007153B1">
      <w:pPr>
        <w:autoSpaceDE w:val="0"/>
        <w:autoSpaceDN w:val="0"/>
        <w:adjustRightInd w:val="0"/>
        <w:spacing w:after="0" w:line="360" w:lineRule="auto"/>
        <w:ind w:firstLine="720"/>
        <w:jc w:val="both"/>
        <w:rPr>
          <w:rFonts w:ascii="Times New Roman" w:hAnsi="Times New Roman" w:cs="Times New Roman"/>
        </w:rPr>
      </w:pPr>
      <w:r>
        <w:rPr>
          <w:rFonts w:ascii="Times New Roman" w:hAnsi="Times New Roman" w:cs="Times New Roman"/>
        </w:rPr>
        <w:t>Teknik pengumpulan data penelitian teridiri atas (1). Observasi dilakukan dengan pengamatan langsung dan berhadapan pada guru mata pelajaran saat proses pelaksanakan pembelajaran PPKn di SD Negeri 1 Lampanairi yang dijadikan sumber data penelitian (2). Wawancara, peneliti berhadapan langsung untuk mendapatkan data atau informasi yang valid berkaitan dengan kinerja guru pada pembelajaran PPKn, dan (3) dokumentasi dalam penelitian dengan mengumpulkand dan mempelajari dokumen, laporan, arsip, dan sumber-sumber tertulis yang berkaitan fokus penelitian yang digunakan dalam mendukung kinerja guru pada pembelajaran PPKn.</w:t>
      </w:r>
    </w:p>
    <w:p w:rsidR="007153B1" w:rsidRDefault="007153B1" w:rsidP="007153B1">
      <w:pPr>
        <w:autoSpaceDE w:val="0"/>
        <w:autoSpaceDN w:val="0"/>
        <w:adjustRightInd w:val="0"/>
        <w:spacing w:after="0" w:line="360" w:lineRule="auto"/>
        <w:ind w:firstLine="720"/>
        <w:jc w:val="both"/>
        <w:rPr>
          <w:rFonts w:ascii="Times New Roman" w:hAnsi="Times New Roman" w:cs="Times New Roman"/>
        </w:rPr>
      </w:pPr>
      <w:r>
        <w:rPr>
          <w:rFonts w:ascii="Times New Roman" w:hAnsi="Times New Roman" w:cs="Times New Roman"/>
        </w:rPr>
        <w:t xml:space="preserve">Teknik analisis data dalam penelitian merupakan teknik analisis interaktif yang terus belangsung sampai mendapatkan data yang jenuh, teknik ini terdiri atas reduksi data, display data, verifikasi dan kesimpulan. </w:t>
      </w:r>
    </w:p>
    <w:p w:rsidR="00114EA8" w:rsidRDefault="007153B1" w:rsidP="009B151D">
      <w:pPr>
        <w:spacing w:after="0" w:line="360" w:lineRule="auto"/>
        <w:ind w:firstLine="720"/>
        <w:jc w:val="both"/>
        <w:rPr>
          <w:rFonts w:ascii="Times New Roman" w:hAnsi="Times New Roman" w:cs="Times New Roman"/>
          <w:lang w:val="en-US"/>
        </w:rPr>
      </w:pPr>
      <w:r w:rsidRPr="0025142A">
        <w:rPr>
          <w:rFonts w:ascii="Times New Roman" w:hAnsi="Times New Roman" w:cs="Times New Roman"/>
        </w:rPr>
        <w:t>Menurut</w:t>
      </w:r>
      <w:r w:rsidR="00CA406A">
        <w:rPr>
          <w:rFonts w:ascii="Times New Roman" w:hAnsi="Times New Roman" w:cs="Times New Roman"/>
        </w:rPr>
        <w:t xml:space="preserve"> </w:t>
      </w:r>
      <w:r w:rsidR="00CA406A">
        <w:rPr>
          <w:rFonts w:ascii="Times New Roman" w:hAnsi="Times New Roman" w:cs="Times New Roman"/>
        </w:rPr>
        <w:fldChar w:fldCharType="begin" w:fldLock="1"/>
      </w:r>
      <w:r w:rsidR="00CA406A">
        <w:rPr>
          <w:rFonts w:ascii="Times New Roman" w:hAnsi="Times New Roman" w:cs="Times New Roman"/>
        </w:rPr>
        <w:instrText>ADDIN CSL_CITATION {"citationItems":[{"id":"ITEM-1","itemData":{"abstract":"1 Oleh Ivanovich Agusta 1. Data Kualitatif dan Teknik Pengumpulan Data kualitatif berbentuk deskriptif, berupa kata-kata lisan atau tulisan tentang tingkah laku manusia yang dapat diamati (Taylor dan Bogdan, 1984). Data kualitatif dapat dipilah menjadi tiga jenis (Patton, 1990): 1. Hasil pengamatan: uraian rinci tentang situasi, kejadian, interaksi, dan tingkah laku yang diamati di lapangan. 2. Hasil pembicaraan: kutipan langsung dari pernyataan orang-orang tentang pengalaman, sikap, keyakinan, dan pemikiran mereka dalam kesempatan wawancara mendalam 3. Bahan tertulis: petikan atau keseluruhan dokumen, surat-menyurat, rekaman, dan kasus sejarah. Terdapat perbedaan-perbedaan antara data kualitatif dan data kuantitatif (Sitorus, 1998): 1. Data kualitatif adalah data mentah dari dunia empiris. Data kualitatif itu berujud uraian terinci, kutipan langsung, dan dokumentasi kasus. Data ini dikumpulkan sebagai suatu cerita terbuka (open-ended narrative) , tanpa mencoba mencocokkan suatu gejala dengan kategori baku yang telah ditetapkan sebelumnya, sebagaimana jawaban pertanyaan dalam kuesioner. 2. Data kualitatif adalah tangkapan atas perkataan subyek penelitian dalam bahasanya sendiri. Pengalaman orang diterangkan secara mendalam, menurut makna kehidupan, pengalaman, dan interaksi sosial dari subyek penelitian sendiri. Dengan demikian peneliti dapat memahami masyarakat menurut pengertian mereka sendiri. Hal ini berbeda dari penelitian kuantitatif, yang membakukanpengalaman responden ke dalam kategori-kategori baku peneliti sendiri. 3. Data kualitatif bersifat mendalam dan rinci, sehingga juga bersifat panjang-lebar. Akibatnya analisis data kualitatif bersifat spesifik, terutama untuk meringkas data dan menyatukannya dalam suatu alur analisis yang mudah dipahami pihak lain. Sifat data ini berbeda dari data kuantitatif yang relatif lebih sistematis, terbakukan, dan mudah disajikan dalam format ringkas. Teknik pengumpulan data perlu disesuaikan dengan tipe data (Tabel 1). Pilihan teknik tersebut didasari pertimbangan berikut (Zelditch, 1979): 1 Makalah disampaikan dalam pelatihan metode kualitatif di Pusat Penelitian Sosial Ekonomi. Litbang Pertanian, Bogor, 27 Pebruari 2003. Bagian terbesar dari makalah ini menyadur buku karya MT Felix Sitorus (1998).","author":[{"dropping-particle":"","family":"Agusta","given":"Ivanovich","non-dropping-particle":"","parse-names":false,"suffix":""}],"container-title":"Jurnal Studi Komunikasi dan Media","id":"ITEM-1","issued":{"date-parts":[["2014"]]},"title":"Teknik Pengumpulan dan Analisis Data Kualitatif","type":"article-journal"},"uris":["http://www.mendeley.com/documents/?uuid=32558e13-b68b-433a-98f1-a7e0e8de8f55","http://www.mendeley.com/documents/?uuid=284debb0-0054-43c7-899f-8a1783dccbfc"]}],"mendeley":{"formattedCitation":"(Agusta, 2014)","plainTextFormattedCitation":"(Agusta, 2014)","previouslyFormattedCitation":"(Agusta, 2014)"},"properties":{"noteIndex":0},"schema":"https://github.com/citation-style-language/schema/raw/master/csl-citation.json"}</w:instrText>
      </w:r>
      <w:r w:rsidR="00CA406A">
        <w:rPr>
          <w:rFonts w:ascii="Times New Roman" w:hAnsi="Times New Roman" w:cs="Times New Roman"/>
        </w:rPr>
        <w:fldChar w:fldCharType="separate"/>
      </w:r>
      <w:r w:rsidR="00CA406A" w:rsidRPr="00CA406A">
        <w:rPr>
          <w:rFonts w:ascii="Times New Roman" w:hAnsi="Times New Roman" w:cs="Times New Roman"/>
          <w:noProof/>
        </w:rPr>
        <w:t>(Agusta, 2014)</w:t>
      </w:r>
      <w:r w:rsidR="00CA406A">
        <w:rPr>
          <w:rFonts w:ascii="Times New Roman" w:hAnsi="Times New Roman" w:cs="Times New Roman"/>
        </w:rPr>
        <w:fldChar w:fldCharType="end"/>
      </w:r>
      <w:r w:rsidR="00236F84">
        <w:rPr>
          <w:rFonts w:ascii="Times New Roman" w:hAnsi="Times New Roman" w:cs="Times New Roman"/>
          <w:lang w:val="en-US"/>
        </w:rPr>
        <w:t xml:space="preserve"> </w:t>
      </w:r>
      <w:r w:rsidRPr="0025142A">
        <w:rPr>
          <w:rFonts w:ascii="Times New Roman" w:hAnsi="Times New Roman" w:cs="Times New Roman"/>
        </w:rPr>
        <w:t>bahwa analisis data interaktif model yaitu (1) pengumpulan data dilakukan melalui wawancara dan observasi digunakan untuk mencari informasi lebih lanjut. Pengumpulan data dilakukan pada kepala sekolah, guru, dan pihak lain yang terlibat di lingkungan sekolah yang berlangsung melalui wawancara dan observasi. (2) reduksi data merupakan bagian dari proses analisis yaitu suatu bentuk analisis untuk mempertegas, memperpendek, membuat fokus, membuang hal yang tidak penting, dan mengatur data sehingga data tersebut dapat dibuat kesimpulan. (3) display data merupakan susunan informasi yang memungkinkan dapat ditariknya suatu kesimpulan dalam bentuk narasi kalimat yang disajikan dalam setiap fokus penelitian (4) penarikan kesimpulan/verifikasi, proses penarikan kesimpulan dilakukan  dengan memeriksa ulang data selama proses penelitian untuk memastikan bahwa kesimpulan itu tercapa</w:t>
      </w:r>
      <w:r w:rsidR="009B151D">
        <w:rPr>
          <w:rFonts w:ascii="Times New Roman" w:hAnsi="Times New Roman" w:cs="Times New Roman"/>
        </w:rPr>
        <w:t>i setelah semua data disajikan.</w:t>
      </w:r>
    </w:p>
    <w:p w:rsidR="009B151D" w:rsidRDefault="009B151D" w:rsidP="009B151D">
      <w:pPr>
        <w:spacing w:after="0" w:line="360" w:lineRule="auto"/>
        <w:ind w:firstLine="720"/>
        <w:jc w:val="both"/>
        <w:rPr>
          <w:rFonts w:ascii="Times New Roman" w:hAnsi="Times New Roman" w:cs="Times New Roman"/>
        </w:rPr>
      </w:pPr>
    </w:p>
    <w:p w:rsidR="00837D5A" w:rsidRPr="00837D5A" w:rsidRDefault="00837D5A" w:rsidP="009B151D">
      <w:pPr>
        <w:spacing w:after="0" w:line="360" w:lineRule="auto"/>
        <w:ind w:firstLine="720"/>
        <w:jc w:val="both"/>
        <w:rPr>
          <w:rFonts w:ascii="Times New Roman" w:hAnsi="Times New Roman" w:cs="Times New Roman"/>
        </w:rPr>
      </w:pPr>
    </w:p>
    <w:p w:rsidR="00114EA8" w:rsidRPr="00E67BBB" w:rsidRDefault="00E67BBB" w:rsidP="00AE696A">
      <w:pPr>
        <w:spacing w:after="0" w:line="360" w:lineRule="auto"/>
        <w:rPr>
          <w:rFonts w:ascii="Times New Roman" w:hAnsi="Times New Roman" w:cs="Times New Roman"/>
          <w:b/>
          <w:sz w:val="24"/>
          <w:szCs w:val="24"/>
          <w:lang w:val="en-US"/>
        </w:rPr>
      </w:pPr>
      <w:r w:rsidRPr="00E67BBB">
        <w:rPr>
          <w:rFonts w:ascii="Times New Roman" w:hAnsi="Times New Roman" w:cs="Times New Roman"/>
          <w:b/>
          <w:sz w:val="24"/>
          <w:szCs w:val="24"/>
          <w:lang w:val="en-US"/>
        </w:rPr>
        <w:t>HASIL DAN PEMBAHASAN</w:t>
      </w:r>
    </w:p>
    <w:p w:rsidR="00814EE3" w:rsidRPr="00814EE3" w:rsidRDefault="00814EE3" w:rsidP="00AE696A">
      <w:pPr>
        <w:tabs>
          <w:tab w:val="left" w:pos="1276"/>
        </w:tabs>
        <w:autoSpaceDE w:val="0"/>
        <w:autoSpaceDN w:val="0"/>
        <w:adjustRightInd w:val="0"/>
        <w:spacing w:after="0" w:line="360" w:lineRule="auto"/>
        <w:jc w:val="both"/>
        <w:rPr>
          <w:rFonts w:ascii="Times New Roman" w:hAnsi="Times New Roman" w:cs="Times New Roman"/>
          <w:b/>
          <w:sz w:val="24"/>
          <w:szCs w:val="24"/>
          <w:lang w:val="en-US"/>
        </w:rPr>
      </w:pPr>
      <w:r w:rsidRPr="00814EE3">
        <w:rPr>
          <w:rFonts w:ascii="Times New Roman" w:hAnsi="Times New Roman" w:cs="Times New Roman"/>
          <w:b/>
          <w:sz w:val="24"/>
          <w:szCs w:val="24"/>
          <w:lang w:val="en-US"/>
        </w:rPr>
        <w:t>Merencanakan Kegiatan Pembelajaran</w:t>
      </w:r>
    </w:p>
    <w:p w:rsidR="00083524" w:rsidRPr="00813285" w:rsidRDefault="00CA1B0C" w:rsidP="00813285">
      <w:pPr>
        <w:pStyle w:val="ListParagraph"/>
        <w:autoSpaceDE w:val="0"/>
        <w:autoSpaceDN w:val="0"/>
        <w:adjustRightInd w:val="0"/>
        <w:spacing w:after="0" w:line="360" w:lineRule="auto"/>
        <w:ind w:left="0" w:firstLine="720"/>
        <w:jc w:val="both"/>
        <w:rPr>
          <w:rFonts w:ascii="Times New Roman" w:hAnsi="Times New Roman" w:cs="Times New Roman"/>
        </w:rPr>
      </w:pPr>
      <w:r w:rsidRPr="009B151D">
        <w:rPr>
          <w:rFonts w:ascii="Times New Roman" w:hAnsi="Times New Roman" w:cs="Times New Roman"/>
        </w:rPr>
        <w:lastRenderedPageBreak/>
        <w:t>P</w:t>
      </w:r>
      <w:r w:rsidR="00083524" w:rsidRPr="009B151D">
        <w:rPr>
          <w:rFonts w:ascii="Times New Roman" w:hAnsi="Times New Roman" w:cs="Times New Roman"/>
        </w:rPr>
        <w:t xml:space="preserve">ertama yang harus dilakukan seorang guru sebelum memulai proses pembelajaran adalah menyusun atau mempersiapkan kegiatan pembelajaran. </w:t>
      </w:r>
      <w:proofErr w:type="gramStart"/>
      <w:r w:rsidR="00083524" w:rsidRPr="009B151D">
        <w:rPr>
          <w:rFonts w:ascii="Times New Roman" w:hAnsi="Times New Roman" w:cs="Times New Roman"/>
        </w:rPr>
        <w:t>Guru PKn dituntut untuk dapat membuat perencanaan dalam kegiatan pembelajaran PKn, namun hanya sedikit guru yang merencanakan kegiatan pembelajaran PKn sehingga berdampak pada proses belajar mengajar.</w:t>
      </w:r>
      <w:proofErr w:type="gramEnd"/>
      <w:r w:rsidR="00813285">
        <w:rPr>
          <w:rFonts w:ascii="Times New Roman" w:hAnsi="Times New Roman" w:cs="Times New Roman"/>
        </w:rPr>
        <w:t xml:space="preserve"> </w:t>
      </w:r>
      <w:r w:rsidR="007421D8" w:rsidRPr="009B151D">
        <w:rPr>
          <w:rFonts w:ascii="Times New Roman" w:hAnsi="Times New Roman" w:cs="Times New Roman"/>
        </w:rPr>
        <w:t xml:space="preserve">Guru </w:t>
      </w:r>
      <w:proofErr w:type="gramStart"/>
      <w:r w:rsidR="007421D8" w:rsidRPr="009B151D">
        <w:rPr>
          <w:rFonts w:ascii="Times New Roman" w:hAnsi="Times New Roman" w:cs="Times New Roman"/>
        </w:rPr>
        <w:t>merupakan</w:t>
      </w:r>
      <w:proofErr w:type="gramEnd"/>
      <w:r w:rsidR="007421D8" w:rsidRPr="009B151D">
        <w:rPr>
          <w:rFonts w:ascii="Times New Roman" w:hAnsi="Times New Roman" w:cs="Times New Roman"/>
        </w:rPr>
        <w:t xml:space="preserve"> faktor terpenting dalam menciptakan lingkungan yang kondusif untuk kegiatan pembelajaran yang efektif dan memfasilitasi proses belajar mengajar, namun dalam pembelajaran PPKn, guru belum memaksimalkan rencana pembelajaran, misalnya mengajar sesuai dengan RPP dan silabus yang tersedia di SD Negeri 1 Lampanairi sehingga menyebabkan siswa menjadi bosan dengan pelajarannya.</w:t>
      </w:r>
    </w:p>
    <w:p w:rsidR="00083524" w:rsidRPr="009B151D" w:rsidRDefault="00D509C5" w:rsidP="00AE696A">
      <w:pPr>
        <w:autoSpaceDE w:val="0"/>
        <w:autoSpaceDN w:val="0"/>
        <w:adjustRightInd w:val="0"/>
        <w:spacing w:after="0" w:line="360" w:lineRule="auto"/>
        <w:ind w:firstLine="720"/>
        <w:jc w:val="both"/>
        <w:rPr>
          <w:rFonts w:ascii="Times New Roman" w:hAnsi="Times New Roman" w:cs="Times New Roman"/>
          <w:highlight w:val="cyan"/>
          <w:lang w:val="en-US"/>
        </w:rPr>
      </w:pPr>
      <w:proofErr w:type="gramStart"/>
      <w:r w:rsidRPr="009B151D">
        <w:rPr>
          <w:rFonts w:ascii="Times New Roman" w:hAnsi="Times New Roman" w:cs="Times New Roman"/>
          <w:lang w:val="en-US"/>
        </w:rPr>
        <w:t>Sebagian besar guru masih belum mengatur pembelajaran sesuai dengan skenario pembelajaran.</w:t>
      </w:r>
      <w:proofErr w:type="gramEnd"/>
      <w:r w:rsidRPr="009B151D">
        <w:rPr>
          <w:rFonts w:ascii="Times New Roman" w:hAnsi="Times New Roman" w:cs="Times New Roman"/>
          <w:lang w:val="en-US"/>
        </w:rPr>
        <w:t xml:space="preserve"> </w:t>
      </w:r>
      <w:proofErr w:type="gramStart"/>
      <w:r w:rsidRPr="009B151D">
        <w:rPr>
          <w:rFonts w:ascii="Times New Roman" w:hAnsi="Times New Roman" w:cs="Times New Roman"/>
          <w:lang w:val="en-US"/>
        </w:rPr>
        <w:t>Hal ini terlihat pada mata pelajaran PKn dan mata pelajaran lainnya di mana guru langsung masuk ke materi tanpa berpatokan dengan RPP.</w:t>
      </w:r>
      <w:proofErr w:type="gramEnd"/>
      <w:r w:rsidRPr="009B151D">
        <w:t xml:space="preserve"> </w:t>
      </w:r>
      <w:r w:rsidRPr="009B151D">
        <w:rPr>
          <w:rFonts w:ascii="Times New Roman" w:hAnsi="Times New Roman" w:cs="Times New Roman"/>
          <w:lang w:val="en-US"/>
        </w:rPr>
        <w:t xml:space="preserve">Guru yang mengajar PKn dengan merencanakan pelajaran niscaya </w:t>
      </w:r>
      <w:proofErr w:type="gramStart"/>
      <w:r w:rsidRPr="009B151D">
        <w:rPr>
          <w:rFonts w:ascii="Times New Roman" w:hAnsi="Times New Roman" w:cs="Times New Roman"/>
          <w:lang w:val="en-US"/>
        </w:rPr>
        <w:t>akan</w:t>
      </w:r>
      <w:proofErr w:type="gramEnd"/>
      <w:r w:rsidRPr="009B151D">
        <w:rPr>
          <w:rFonts w:ascii="Times New Roman" w:hAnsi="Times New Roman" w:cs="Times New Roman"/>
          <w:lang w:val="en-US"/>
        </w:rPr>
        <w:t xml:space="preserve"> berbeda dengan yang tidak merencanakan pelajaran dalam rangka meningkatkan kualitas belajar siswa.</w:t>
      </w:r>
      <w:r w:rsidR="006F205E" w:rsidRPr="009B151D">
        <w:rPr>
          <w:rFonts w:ascii="Times New Roman" w:hAnsi="Times New Roman" w:cs="Times New Roman"/>
          <w:lang w:val="en-US"/>
        </w:rPr>
        <w:t xml:space="preserve"> </w:t>
      </w:r>
      <w:r w:rsidR="00F8023B" w:rsidRPr="009B151D">
        <w:rPr>
          <w:rFonts w:ascii="Times New Roman" w:hAnsi="Times New Roman" w:cs="Times New Roman"/>
        </w:rPr>
        <w:t>Pembelajaran yang berlangsung dalam lingkungan menyenangkan sehingga siswa termotivasi dari awal sampai akhir. Guru merupakan salah satu pilar utama pembelajaran, karena guru telah menyiapkan dan menyelenggarakan kelas untuk membantu proses pembelajaran dan mencapai prestasi belajar yang optimal.</w:t>
      </w:r>
      <w:r w:rsidR="00F8023B" w:rsidRPr="009B151D">
        <w:t xml:space="preserve"> </w:t>
      </w:r>
      <w:r w:rsidR="00F8023B" w:rsidRPr="009B151D">
        <w:rPr>
          <w:rFonts w:ascii="Times New Roman" w:hAnsi="Times New Roman" w:cs="Times New Roman"/>
        </w:rPr>
        <w:t>Dalam hal ini sangat penting bagi guru untuk membuat pembelajaran yang menyenangkan dan menginspirasi siswa, namun siswa kurang tertarik untuk belajar PKn karena materi pelajaran lebih banyak berbasis ceramah dan belum variatif, sehingga siswa beranggapan bahwa mata pelaja</w:t>
      </w:r>
      <w:r w:rsidR="00BB38B7" w:rsidRPr="009B151D">
        <w:rPr>
          <w:rFonts w:ascii="Times New Roman" w:hAnsi="Times New Roman" w:cs="Times New Roman"/>
        </w:rPr>
        <w:t xml:space="preserve">ran PKn hanya sebatas hafalan. Siswa kurang terlibat dalam kegiatan belajar mengajar, dan guru yang menghabiskan seluruh waktunya pada topik tanpa mempertimbangkan kebutuhan siswa menjadi </w:t>
      </w:r>
      <w:r w:rsidR="00236F84">
        <w:rPr>
          <w:rFonts w:ascii="Times New Roman" w:hAnsi="Times New Roman" w:cs="Times New Roman"/>
          <w:lang w:val="en-US"/>
        </w:rPr>
        <w:t>kurang bersemangat</w:t>
      </w:r>
      <w:r w:rsidR="00BB38B7" w:rsidRPr="009B151D">
        <w:rPr>
          <w:rFonts w:ascii="Times New Roman" w:hAnsi="Times New Roman" w:cs="Times New Roman"/>
        </w:rPr>
        <w:t>. Hal ini disebabkan kurangnya pemahaman guru tentang bagaimana membangun skenario pembelajaran dengan benar.</w:t>
      </w:r>
    </w:p>
    <w:p w:rsidR="00002178" w:rsidRPr="009B151D" w:rsidRDefault="006F205E" w:rsidP="00AE696A">
      <w:pPr>
        <w:pStyle w:val="ListParagraph"/>
        <w:autoSpaceDE w:val="0"/>
        <w:autoSpaceDN w:val="0"/>
        <w:adjustRightInd w:val="0"/>
        <w:spacing w:after="0" w:line="360" w:lineRule="auto"/>
        <w:ind w:left="0" w:firstLine="720"/>
        <w:jc w:val="both"/>
        <w:rPr>
          <w:rFonts w:ascii="Times New Roman" w:hAnsi="Times New Roman" w:cs="Times New Roman"/>
        </w:rPr>
      </w:pPr>
      <w:r w:rsidRPr="009B151D">
        <w:rPr>
          <w:rFonts w:ascii="Times New Roman" w:eastAsia="Times New Roman" w:hAnsi="Times New Roman" w:cs="Times New Roman"/>
          <w:lang w:val="id-ID"/>
        </w:rPr>
        <w:t xml:space="preserve">Selanjutnya guru berfungsi sebagai panutan bagi siswa, namun masih ada guru yang jarang datang ke kelas dan menggunakan </w:t>
      </w:r>
      <w:r w:rsidRPr="009B151D">
        <w:rPr>
          <w:rFonts w:ascii="Times New Roman" w:eastAsia="Times New Roman" w:hAnsi="Times New Roman" w:cs="Times New Roman"/>
        </w:rPr>
        <w:t>bahan</w:t>
      </w:r>
      <w:r w:rsidRPr="009B151D">
        <w:rPr>
          <w:rFonts w:ascii="Times New Roman" w:eastAsia="Times New Roman" w:hAnsi="Times New Roman" w:cs="Times New Roman"/>
          <w:lang w:val="id-ID"/>
        </w:rPr>
        <w:t xml:space="preserve"> ajar yang memadai, maka tidak heran jika beberapa siswa hanya membawa satu buku ke kelas karena melihat guru yang mengajar hanya selama mereka memasuki kelas tanpa memperhatikan pe</w:t>
      </w:r>
      <w:r w:rsidRPr="009B151D">
        <w:rPr>
          <w:rFonts w:ascii="Times New Roman" w:eastAsia="Times New Roman" w:hAnsi="Times New Roman" w:cs="Times New Roman"/>
        </w:rPr>
        <w:t>rangkat pembelajaran</w:t>
      </w:r>
      <w:r w:rsidR="00AE1058">
        <w:rPr>
          <w:rFonts w:ascii="Times New Roman" w:eastAsia="Times New Roman" w:hAnsi="Times New Roman" w:cs="Times New Roman"/>
          <w:lang w:val="id-ID"/>
        </w:rPr>
        <w:t xml:space="preserve"> </w:t>
      </w:r>
      <w:r w:rsidR="00AE1058">
        <w:rPr>
          <w:rFonts w:ascii="Times New Roman" w:eastAsia="Times New Roman" w:hAnsi="Times New Roman" w:cs="Times New Roman"/>
          <w:lang w:val="id-ID"/>
        </w:rPr>
        <w:fldChar w:fldCharType="begin" w:fldLock="1"/>
      </w:r>
      <w:r w:rsidR="00AE1058">
        <w:rPr>
          <w:rFonts w:ascii="Times New Roman" w:eastAsia="Times New Roman" w:hAnsi="Times New Roman" w:cs="Times New Roman"/>
          <w:lang w:val="id-ID"/>
        </w:rPr>
        <w:instrText>ADDIN CSL_CITATION {"citationItems":[{"id":"ITEM-1","itemData":{"abstract":"Penelitian ini dilakukan berkenaan dengan adanya fenomena rendahnya kompetensi guru. Fokus penelitian ini tentang problematika internal dan eksternal guru dalam proses belajar mengajar (PBM). Tujuan penelitian ini untuk mengetahui: 1) problematika profesi guru, 2) upaya peningkatan kualitas pendidikan di MTs Negeri Nguntoronadi. Penelitian ini menggunakan pendekatan penelitian deskriptif kualitatif. Lokasi penelitian: MTs Negeri Nguntoronadi Kabupaten Wonogiri. Subyek penelitian adalah guru dan siswa. Informan: kepala madrasah, wakil kepala madrasah, staf tata usaha dan ketua komite madrasah. Teknik pengumpulan data menggunakan model: observasi, wawancara, dan dokumentasi. Uji keabsahan data menggunakan triangulasi sumber dan metode. Teknik analisis data menggunakan model interaktif terdiri dari pengumpulan data, reduksi data, penyajian data dan kesimpulan. Hasil penelitian menunjukkan bahwa: 1) problematika guru terdiri dari problem internal, meliputi: (a) kompetensi pedagogis, yaitu lemahnya menguasai kelas, miskin inovasi dan kreativitas, minat baca rendah, kurang menguasai teknik penilaian yang baik dan guru kurang bahkan tidak menguasai media pembelajaran yang berbasis teknologi informasi, (b) kompetensi profesional, yaitu kurang menguasai materi, (c) kompetensi kepribadian, yaitu sikap kurang mencintai pada profesi. Sedangkan problem eksternal, meliputi: besarnya kelas, suasana belajar, fasilitas dan sumber belajar yang terbatas, disiplin dan perpustakaan yang tersedia. 2)","author":[{"dropping-particle":"","family":"Wibowo","given":"Catur Hari","non-dropping-particle":"","parse-names":false,"suffix":""}],"container-title":"Media.Neliti.Com","id":"ITEM-1","issued":{"date-parts":[["2015"]]},"title":"Problematika profesi guru dan solusinya bagi kualitas pendidikan","type":"article-journal"},"uris":["http://www.mendeley.com/documents/?uuid=9f1b2ba7-034d-4b32-99bb-94a7f2a9f192","http://www.mendeley.com/documents/?uuid=8be55420-33e7-40d7-92e3-3d28ef8fbf84"]}],"mendeley":{"formattedCitation":"(Wibowo, 2015)","plainTextFormattedCitation":"(Wibowo, 2015)"},"properties":{"noteIndex":0},"schema":"https://github.com/citation-style-language/schema/raw/master/csl-citation.json"}</w:instrText>
      </w:r>
      <w:r w:rsidR="00AE1058">
        <w:rPr>
          <w:rFonts w:ascii="Times New Roman" w:eastAsia="Times New Roman" w:hAnsi="Times New Roman" w:cs="Times New Roman"/>
          <w:lang w:val="id-ID"/>
        </w:rPr>
        <w:fldChar w:fldCharType="separate"/>
      </w:r>
      <w:r w:rsidR="00AE1058" w:rsidRPr="00AE1058">
        <w:rPr>
          <w:rFonts w:ascii="Times New Roman" w:eastAsia="Times New Roman" w:hAnsi="Times New Roman" w:cs="Times New Roman"/>
          <w:noProof/>
          <w:lang w:val="id-ID"/>
        </w:rPr>
        <w:t>(Wibowo, 2015)</w:t>
      </w:r>
      <w:r w:rsidR="00AE1058">
        <w:rPr>
          <w:rFonts w:ascii="Times New Roman" w:eastAsia="Times New Roman" w:hAnsi="Times New Roman" w:cs="Times New Roman"/>
          <w:lang w:val="id-ID"/>
        </w:rPr>
        <w:fldChar w:fldCharType="end"/>
      </w:r>
      <w:bookmarkStart w:id="0" w:name="_GoBack"/>
      <w:bookmarkEnd w:id="0"/>
      <w:r w:rsidRPr="009B151D">
        <w:rPr>
          <w:rFonts w:ascii="Times New Roman" w:eastAsia="Times New Roman" w:hAnsi="Times New Roman" w:cs="Times New Roman"/>
          <w:lang w:val="id-ID"/>
        </w:rPr>
        <w:t>.</w:t>
      </w:r>
      <w:r w:rsidRPr="009B151D">
        <w:rPr>
          <w:rFonts w:ascii="Times New Roman" w:hAnsi="Times New Roman" w:cs="Times New Roman"/>
        </w:rPr>
        <w:t xml:space="preserve"> </w:t>
      </w:r>
      <w:r w:rsidR="00BB38B7" w:rsidRPr="009B151D">
        <w:rPr>
          <w:rFonts w:ascii="Times New Roman" w:hAnsi="Times New Roman" w:cs="Times New Roman"/>
        </w:rPr>
        <w:t xml:space="preserve">Guru </w:t>
      </w:r>
      <w:proofErr w:type="gramStart"/>
      <w:r w:rsidR="00BB38B7" w:rsidRPr="009B151D">
        <w:rPr>
          <w:rFonts w:ascii="Times New Roman" w:hAnsi="Times New Roman" w:cs="Times New Roman"/>
        </w:rPr>
        <w:t>diharapkan</w:t>
      </w:r>
      <w:proofErr w:type="gramEnd"/>
      <w:r w:rsidR="00BB38B7" w:rsidRPr="009B151D">
        <w:rPr>
          <w:rFonts w:ascii="Times New Roman" w:hAnsi="Times New Roman" w:cs="Times New Roman"/>
        </w:rPr>
        <w:t xml:space="preserve"> mempersiapkan rencana pembelajaran sebelum memulai pelajaran agar kegiatan selanjutnya lebih mudah diselesaikan. </w:t>
      </w:r>
      <w:r w:rsidR="00CA406A" w:rsidRPr="009B151D">
        <w:rPr>
          <w:rFonts w:ascii="Times New Roman" w:hAnsi="Times New Roman" w:cs="Times New Roman"/>
        </w:rPr>
        <w:t xml:space="preserve">Berbagai </w:t>
      </w:r>
      <w:r w:rsidR="00BB38B7" w:rsidRPr="009B151D">
        <w:rPr>
          <w:rFonts w:ascii="Times New Roman" w:hAnsi="Times New Roman" w:cs="Times New Roman"/>
        </w:rPr>
        <w:t>jenis persiapan pembelajaran di sekolah, antara lain analisis materi pelajaran, program tahunan/semester, silabus/satuan pelajaran, rencana pembelajaran, dan program perbaikan dan pengayaan.</w:t>
      </w:r>
      <w:r w:rsidR="00D30BCB" w:rsidRPr="009B151D">
        <w:rPr>
          <w:rFonts w:ascii="Times New Roman" w:hAnsi="Times New Roman" w:cs="Times New Roman"/>
        </w:rPr>
        <w:t xml:space="preserve"> Permasalahan guru dalam merencanakan pembelajaran PKn dengan maksud dan tujuan peningkatan kualitas belajar siswa belum terlaksana seperti yang diharapkan, sebaiknya guru merencanakan pembelajaran skenario sebelumnya agar kegiatan belajar mengajar dapat diselesaikan dengan baik selama proses pembelajaran. </w:t>
      </w:r>
      <w:r w:rsidR="00CA406A" w:rsidRPr="009B151D">
        <w:rPr>
          <w:rFonts w:ascii="Times New Roman" w:hAnsi="Times New Roman" w:cs="Times New Roman"/>
        </w:rPr>
        <w:t xml:space="preserve">Perencanaan </w:t>
      </w:r>
      <w:r w:rsidR="00D30BCB" w:rsidRPr="009B151D">
        <w:rPr>
          <w:rFonts w:ascii="Times New Roman" w:hAnsi="Times New Roman" w:cs="Times New Roman"/>
        </w:rPr>
        <w:t>pembelajaran adalah proses awal yang harus diselesaikan dalam setiap bisnis agar pengambil keputusan dapat menggunakan sumber daya mereka secara efisien dan efektif.</w:t>
      </w:r>
    </w:p>
    <w:p w:rsidR="00002178" w:rsidRPr="009B151D" w:rsidRDefault="00D30BCB" w:rsidP="00AE696A">
      <w:pPr>
        <w:autoSpaceDE w:val="0"/>
        <w:autoSpaceDN w:val="0"/>
        <w:adjustRightInd w:val="0"/>
        <w:spacing w:after="0" w:line="360" w:lineRule="auto"/>
        <w:ind w:firstLine="567"/>
        <w:jc w:val="both"/>
        <w:rPr>
          <w:rFonts w:ascii="Times New Roman" w:hAnsi="Times New Roman" w:cs="Times New Roman"/>
          <w:highlight w:val="cyan"/>
          <w:lang w:val="en-US"/>
        </w:rPr>
      </w:pPr>
      <w:r w:rsidRPr="009B151D">
        <w:rPr>
          <w:rFonts w:ascii="Times New Roman" w:hAnsi="Times New Roman" w:cs="Times New Roman"/>
        </w:rPr>
        <w:t xml:space="preserve">Berdasarkan uraian sebelumnya, kinerja guru dalam merancang pembelajaran PKn di SD Negeri 1 Lampanairi sudah terlaksana namun belum optimal. Terlihat jelas bahwa sebagian besar guru </w:t>
      </w:r>
      <w:r w:rsidR="009A44AF" w:rsidRPr="009B151D">
        <w:rPr>
          <w:rFonts w:ascii="Times New Roman" w:hAnsi="Times New Roman" w:cs="Times New Roman"/>
          <w:lang w:val="en-US"/>
        </w:rPr>
        <w:t>belum</w:t>
      </w:r>
      <w:r w:rsidRPr="009B151D">
        <w:rPr>
          <w:rFonts w:ascii="Times New Roman" w:hAnsi="Times New Roman" w:cs="Times New Roman"/>
        </w:rPr>
        <w:t xml:space="preserve"> menyiapkan RPP yang sesuai. Guru harus mempersiapkan dan merencanakan skenario pemb</w:t>
      </w:r>
      <w:r w:rsidR="009A44AF" w:rsidRPr="009B151D">
        <w:rPr>
          <w:rFonts w:ascii="Times New Roman" w:hAnsi="Times New Roman" w:cs="Times New Roman"/>
        </w:rPr>
        <w:t xml:space="preserve">elajaran sebelum </w:t>
      </w:r>
      <w:r w:rsidR="009A44AF" w:rsidRPr="009B151D">
        <w:rPr>
          <w:rFonts w:ascii="Times New Roman" w:hAnsi="Times New Roman" w:cs="Times New Roman"/>
        </w:rPr>
        <w:lastRenderedPageBreak/>
        <w:t>mulai mengajar</w:t>
      </w:r>
      <w:r w:rsidR="009A44AF" w:rsidRPr="009B151D">
        <w:rPr>
          <w:rFonts w:ascii="Times New Roman" w:hAnsi="Times New Roman" w:cs="Times New Roman"/>
          <w:lang w:val="en-US"/>
        </w:rPr>
        <w:t xml:space="preserve">. </w:t>
      </w:r>
      <w:proofErr w:type="gramStart"/>
      <w:r w:rsidR="009A44AF" w:rsidRPr="009B151D">
        <w:rPr>
          <w:rFonts w:ascii="Times New Roman" w:hAnsi="Times New Roman" w:cs="Times New Roman"/>
          <w:lang w:val="en-US"/>
        </w:rPr>
        <w:t>Oleh karena itu, temuan ini menjadi bahan diskusi untuk dipecahkan agar guru sebelum mengajar harus mempersiapkan perencanaan pembelajaran yang baik.</w:t>
      </w:r>
      <w:proofErr w:type="gramEnd"/>
      <w:r w:rsidR="00002178" w:rsidRPr="009B151D">
        <w:rPr>
          <w:rFonts w:ascii="Times New Roman" w:hAnsi="Times New Roman" w:cs="Times New Roman"/>
          <w:highlight w:val="cyan"/>
        </w:rPr>
        <w:t xml:space="preserve"> </w:t>
      </w:r>
    </w:p>
    <w:p w:rsidR="00814EE3" w:rsidRPr="00814EE3" w:rsidRDefault="00814EE3" w:rsidP="00AE696A">
      <w:pPr>
        <w:autoSpaceDE w:val="0"/>
        <w:autoSpaceDN w:val="0"/>
        <w:adjustRightInd w:val="0"/>
        <w:spacing w:after="0" w:line="360" w:lineRule="auto"/>
        <w:jc w:val="both"/>
        <w:rPr>
          <w:rFonts w:ascii="Times New Roman" w:hAnsi="Times New Roman" w:cs="Times New Roman"/>
          <w:b/>
          <w:lang w:val="en-US"/>
        </w:rPr>
      </w:pPr>
      <w:r w:rsidRPr="00814EE3">
        <w:rPr>
          <w:rFonts w:ascii="Times New Roman" w:hAnsi="Times New Roman" w:cs="Times New Roman"/>
          <w:b/>
          <w:lang w:val="en-US"/>
        </w:rPr>
        <w:t>Melaksanakan Kegiatan Pembelajaran</w:t>
      </w:r>
    </w:p>
    <w:p w:rsidR="00A42A5B" w:rsidRPr="009B151D" w:rsidRDefault="006352D7" w:rsidP="00AE696A">
      <w:pPr>
        <w:spacing w:after="0" w:line="360" w:lineRule="auto"/>
        <w:ind w:firstLine="720"/>
        <w:jc w:val="both"/>
        <w:rPr>
          <w:rFonts w:ascii="Times New Roman" w:hAnsi="Times New Roman" w:cs="Times New Roman"/>
          <w:highlight w:val="yellow"/>
          <w:lang w:val="en-US"/>
        </w:rPr>
      </w:pPr>
      <w:proofErr w:type="gramStart"/>
      <w:r w:rsidRPr="009B151D">
        <w:rPr>
          <w:rFonts w:ascii="Times New Roman" w:hAnsi="Times New Roman" w:cs="Times New Roman"/>
          <w:lang w:val="en-US"/>
        </w:rPr>
        <w:t>Seorang guru harus melakukan persiapan yang matang sebelum melaksanakan pembelajaran yang baik agar pembelajaran dapat terarah sesuai dengan tujuan pembelajaran yang terdapat dalam indikator pembelajaran.</w:t>
      </w:r>
      <w:proofErr w:type="gramEnd"/>
      <w:r w:rsidRPr="009B151D">
        <w:rPr>
          <w:rFonts w:ascii="Times New Roman" w:hAnsi="Times New Roman" w:cs="Times New Roman"/>
          <w:lang w:val="en-US"/>
        </w:rPr>
        <w:t xml:space="preserve"> </w:t>
      </w:r>
      <w:proofErr w:type="gramStart"/>
      <w:r w:rsidR="000919DB" w:rsidRPr="009B151D">
        <w:rPr>
          <w:rFonts w:ascii="Times New Roman" w:hAnsi="Times New Roman" w:cs="Times New Roman"/>
          <w:lang w:val="en-US"/>
        </w:rPr>
        <w:t>Setelah penyusunan RPP, tanggung jawab guru selanjutnya adalah melaksanakan pembelajaran yang merupakan salah satu tugas sekolah tersebut.</w:t>
      </w:r>
      <w:proofErr w:type="gramEnd"/>
      <w:r w:rsidR="000919DB" w:rsidRPr="009B151D">
        <w:rPr>
          <w:rFonts w:ascii="Times New Roman" w:hAnsi="Times New Roman" w:cs="Times New Roman"/>
          <w:lang w:val="en-US"/>
        </w:rPr>
        <w:t xml:space="preserve"> Guru </w:t>
      </w:r>
      <w:proofErr w:type="gramStart"/>
      <w:r w:rsidR="000919DB" w:rsidRPr="009B151D">
        <w:rPr>
          <w:rFonts w:ascii="Times New Roman" w:hAnsi="Times New Roman" w:cs="Times New Roman"/>
          <w:lang w:val="en-US"/>
        </w:rPr>
        <w:t>harus</w:t>
      </w:r>
      <w:proofErr w:type="gramEnd"/>
      <w:r w:rsidR="000919DB" w:rsidRPr="009B151D">
        <w:rPr>
          <w:rFonts w:ascii="Times New Roman" w:hAnsi="Times New Roman" w:cs="Times New Roman"/>
          <w:lang w:val="en-US"/>
        </w:rPr>
        <w:t xml:space="preserve"> menampilkan diri mereka dalam cahaya terbaik untuk guru murid mereka. </w:t>
      </w:r>
      <w:proofErr w:type="gramStart"/>
      <w:r w:rsidR="000919DB" w:rsidRPr="009B151D">
        <w:rPr>
          <w:rFonts w:ascii="Times New Roman" w:hAnsi="Times New Roman" w:cs="Times New Roman"/>
          <w:lang w:val="en-US"/>
        </w:rPr>
        <w:t>Penjelasannya jelas, pengetahuan ilmiahnya benar, metodologinya bagus, dan seni mengontrol siswa dikuasai.</w:t>
      </w:r>
      <w:proofErr w:type="gramEnd"/>
      <w:r w:rsidR="000919DB" w:rsidRPr="009B151D">
        <w:rPr>
          <w:rFonts w:ascii="Times New Roman" w:hAnsi="Times New Roman" w:cs="Times New Roman"/>
          <w:lang w:val="en-US"/>
        </w:rPr>
        <w:t xml:space="preserve"> </w:t>
      </w:r>
      <w:proofErr w:type="gramStart"/>
      <w:r w:rsidRPr="009B151D">
        <w:rPr>
          <w:rFonts w:ascii="Times New Roman" w:hAnsi="Times New Roman" w:cs="Times New Roman"/>
          <w:lang w:val="en-US"/>
        </w:rPr>
        <w:t>Tentu saja, pembelajaran atau pengetahuan guru yang digunakan sesuai dengan metode pembelajaran dalam arti terstruktur dengan baik dalam melaksanakan pembelajaran, baik tahap pra-pengajaran maupun evaluasi dan tidak lebih jauh, merupakan aspek terpenting dalam keberhasilan siswa.</w:t>
      </w:r>
      <w:proofErr w:type="gramEnd"/>
      <w:r w:rsidRPr="009B151D">
        <w:rPr>
          <w:rFonts w:ascii="Times New Roman" w:hAnsi="Times New Roman" w:cs="Times New Roman"/>
          <w:lang w:val="en-US"/>
        </w:rPr>
        <w:t xml:space="preserve"> </w:t>
      </w:r>
      <w:proofErr w:type="gramStart"/>
      <w:r w:rsidRPr="009B151D">
        <w:rPr>
          <w:rFonts w:ascii="Times New Roman" w:hAnsi="Times New Roman" w:cs="Times New Roman"/>
          <w:lang w:val="en-US"/>
        </w:rPr>
        <w:t>Untuk memungkinkan terselenggaranya pembelajaran yang baik di SD Negeri 1 Lampanairi, diperlukan dedikasi guru dalam melaksanakan kegiatan belajar mengajar.</w:t>
      </w:r>
      <w:proofErr w:type="gramEnd"/>
    </w:p>
    <w:p w:rsidR="00A42A5B" w:rsidRPr="009B151D" w:rsidRDefault="00A42A5B" w:rsidP="00AE696A">
      <w:pPr>
        <w:spacing w:after="0" w:line="360" w:lineRule="auto"/>
        <w:ind w:firstLine="720"/>
        <w:jc w:val="both"/>
        <w:rPr>
          <w:rFonts w:ascii="Times New Roman" w:hAnsi="Times New Roman" w:cs="Times New Roman"/>
          <w:lang w:val="en-US"/>
        </w:rPr>
      </w:pPr>
      <w:r w:rsidRPr="009B151D">
        <w:rPr>
          <w:rFonts w:ascii="Times New Roman" w:hAnsi="Times New Roman" w:cs="Times New Roman"/>
          <w:lang w:val="en-US"/>
        </w:rPr>
        <w:t xml:space="preserve">Pembelajaran PKn </w:t>
      </w:r>
      <w:proofErr w:type="gramStart"/>
      <w:r w:rsidRPr="009B151D">
        <w:rPr>
          <w:rFonts w:ascii="Times New Roman" w:hAnsi="Times New Roman" w:cs="Times New Roman"/>
          <w:lang w:val="en-US"/>
        </w:rPr>
        <w:t>akan</w:t>
      </w:r>
      <w:proofErr w:type="gramEnd"/>
      <w:r w:rsidRPr="009B151D">
        <w:rPr>
          <w:rFonts w:ascii="Times New Roman" w:hAnsi="Times New Roman" w:cs="Times New Roman"/>
          <w:lang w:val="en-US"/>
        </w:rPr>
        <w:t xml:space="preserve"> maksimal jika dilakukan dengan cara yang tepat.</w:t>
      </w:r>
      <w:r w:rsidRPr="009B151D">
        <w:t xml:space="preserve"> </w:t>
      </w:r>
      <w:proofErr w:type="gramStart"/>
      <w:r w:rsidRPr="009B151D">
        <w:rPr>
          <w:rFonts w:ascii="Times New Roman" w:hAnsi="Times New Roman" w:cs="Times New Roman"/>
          <w:lang w:val="en-US"/>
        </w:rPr>
        <w:t>Kesibukan guru dan aktivitas yang beragam, pembelajaran PPKn di SD Negeri 1 Lampanairi belum terlaksana dengan baik sehingga menyebabkan tugas utama mengajar dan mendidik siswa menjadi terhambat.</w:t>
      </w:r>
      <w:proofErr w:type="gramEnd"/>
      <w:r w:rsidRPr="009B151D">
        <w:rPr>
          <w:rFonts w:ascii="Times New Roman" w:hAnsi="Times New Roman" w:cs="Times New Roman"/>
          <w:lang w:val="en-US"/>
        </w:rPr>
        <w:t xml:space="preserve"> </w:t>
      </w:r>
      <w:proofErr w:type="gramStart"/>
      <w:r w:rsidRPr="009B151D">
        <w:rPr>
          <w:rFonts w:ascii="Times New Roman" w:hAnsi="Times New Roman" w:cs="Times New Roman"/>
          <w:lang w:val="en-US"/>
        </w:rPr>
        <w:t>Oleh karena itu, pembelajaran PKn di SD Negeri 1 Lampanairi masih perlu ditingkatkan dan dikembangkan.</w:t>
      </w:r>
      <w:proofErr w:type="gramEnd"/>
      <w:r w:rsidR="000919DB" w:rsidRPr="009B151D">
        <w:rPr>
          <w:rFonts w:ascii="Times New Roman" w:hAnsi="Times New Roman" w:cs="Times New Roman"/>
          <w:lang w:val="en-US"/>
        </w:rPr>
        <w:t xml:space="preserve"> </w:t>
      </w:r>
      <w:proofErr w:type="gramStart"/>
      <w:r w:rsidR="000919DB" w:rsidRPr="009B151D">
        <w:rPr>
          <w:rFonts w:ascii="Times New Roman" w:hAnsi="Times New Roman" w:cs="Times New Roman"/>
          <w:lang w:val="en-US"/>
        </w:rPr>
        <w:t>Seorang guru juga harus bisa menjadi teman belajar yang baik bagi siswanya agar siswa merasa senang dan termotivasi untuk belajar bersamanya</w:t>
      </w:r>
      <w:r w:rsidR="00CA406A">
        <w:rPr>
          <w:rFonts w:ascii="Times New Roman" w:hAnsi="Times New Roman" w:cs="Times New Roman"/>
        </w:rPr>
        <w:t>.</w:t>
      </w:r>
      <w:proofErr w:type="gramEnd"/>
      <w:r w:rsidR="00CA406A">
        <w:rPr>
          <w:rFonts w:ascii="Times New Roman" w:hAnsi="Times New Roman" w:cs="Times New Roman"/>
        </w:rPr>
        <w:t xml:space="preserve"> </w:t>
      </w:r>
      <w:proofErr w:type="gramStart"/>
      <w:r w:rsidR="00CA406A" w:rsidRPr="009B151D">
        <w:rPr>
          <w:rFonts w:ascii="Times New Roman" w:hAnsi="Times New Roman" w:cs="Times New Roman"/>
          <w:lang w:val="en-US"/>
        </w:rPr>
        <w:t xml:space="preserve">Kinerja </w:t>
      </w:r>
      <w:r w:rsidR="000919DB" w:rsidRPr="009B151D">
        <w:rPr>
          <w:rFonts w:ascii="Times New Roman" w:hAnsi="Times New Roman" w:cs="Times New Roman"/>
          <w:lang w:val="en-US"/>
        </w:rPr>
        <w:t>guru adalah perilaku nyata yang ditampilkan guru sebagai prestasi kerja berdasarkan standar yang telah ditetapkan dan sesuai dengan perannya di sekolah.</w:t>
      </w:r>
      <w:proofErr w:type="gramEnd"/>
      <w:r w:rsidR="000919DB" w:rsidRPr="009B151D">
        <w:rPr>
          <w:rFonts w:ascii="Times New Roman" w:hAnsi="Times New Roman" w:cs="Times New Roman"/>
          <w:lang w:val="en-US"/>
        </w:rPr>
        <w:t xml:space="preserve"> </w:t>
      </w:r>
      <w:proofErr w:type="gramStart"/>
      <w:r w:rsidR="00CA406A" w:rsidRPr="009B151D">
        <w:rPr>
          <w:rFonts w:ascii="Times New Roman" w:hAnsi="Times New Roman" w:cs="Times New Roman"/>
          <w:lang w:val="en-US"/>
        </w:rPr>
        <w:t xml:space="preserve">Kegiatan </w:t>
      </w:r>
      <w:r w:rsidR="000919DB" w:rsidRPr="009B151D">
        <w:rPr>
          <w:rFonts w:ascii="Times New Roman" w:hAnsi="Times New Roman" w:cs="Times New Roman"/>
          <w:lang w:val="en-US"/>
        </w:rPr>
        <w:t>yang menyangkut pelaksanaan pembelajaran yang sistematis sesuai dengan indikator yang telah ditetapkan guna memaksimalkan prestasi belajar.</w:t>
      </w:r>
      <w:proofErr w:type="gramEnd"/>
    </w:p>
    <w:p w:rsidR="006F205E" w:rsidRPr="009B151D" w:rsidRDefault="006F205E" w:rsidP="00AE696A">
      <w:pPr>
        <w:spacing w:after="0" w:line="360" w:lineRule="auto"/>
        <w:ind w:firstLine="720"/>
        <w:jc w:val="both"/>
        <w:rPr>
          <w:rFonts w:ascii="Times New Roman" w:hAnsi="Times New Roman" w:cs="Times New Roman"/>
          <w:highlight w:val="cyan"/>
          <w:lang w:val="en-US"/>
        </w:rPr>
      </w:pPr>
      <w:r w:rsidRPr="009B151D">
        <w:rPr>
          <w:rFonts w:ascii="Times New Roman" w:hAnsi="Times New Roman" w:cs="Times New Roman"/>
          <w:lang w:val="en-US"/>
        </w:rPr>
        <w:t xml:space="preserve">Berdasarkan uraian di atas, jelas bahwa pembelajaran yang dilaksanakan dengan baik niscaya </w:t>
      </w:r>
      <w:proofErr w:type="gramStart"/>
      <w:r w:rsidRPr="009B151D">
        <w:rPr>
          <w:rFonts w:ascii="Times New Roman" w:hAnsi="Times New Roman" w:cs="Times New Roman"/>
          <w:lang w:val="en-US"/>
        </w:rPr>
        <w:t>akan</w:t>
      </w:r>
      <w:proofErr w:type="gramEnd"/>
      <w:r w:rsidRPr="009B151D">
        <w:rPr>
          <w:rFonts w:ascii="Times New Roman" w:hAnsi="Times New Roman" w:cs="Times New Roman"/>
          <w:lang w:val="en-US"/>
        </w:rPr>
        <w:t xml:space="preserve"> menghasilkan tujuan pembelajaran yang baik pula. </w:t>
      </w:r>
      <w:proofErr w:type="gramStart"/>
      <w:r w:rsidRPr="009B151D">
        <w:rPr>
          <w:rFonts w:ascii="Times New Roman" w:hAnsi="Times New Roman" w:cs="Times New Roman"/>
          <w:lang w:val="en-US"/>
        </w:rPr>
        <w:t xml:space="preserve">Penerapan pembelajaran PKn SD Negeri 1 Lampanairi terus ditingkatkan, sehingga mutu dan </w:t>
      </w:r>
      <w:r w:rsidR="00B938D1">
        <w:rPr>
          <w:rFonts w:ascii="Times New Roman" w:hAnsi="Times New Roman" w:cs="Times New Roman"/>
          <w:lang w:val="en-US"/>
        </w:rPr>
        <w:t>kual</w:t>
      </w:r>
      <w:r w:rsidRPr="009B151D">
        <w:rPr>
          <w:rFonts w:ascii="Times New Roman" w:hAnsi="Times New Roman" w:cs="Times New Roman"/>
          <w:lang w:val="en-US"/>
        </w:rPr>
        <w:t>itas sekolah tetap terjaga.</w:t>
      </w:r>
      <w:proofErr w:type="gramEnd"/>
      <w:r w:rsidRPr="009B151D">
        <w:rPr>
          <w:rFonts w:ascii="Times New Roman" w:hAnsi="Times New Roman" w:cs="Times New Roman"/>
          <w:lang w:val="en-US"/>
        </w:rPr>
        <w:t xml:space="preserve"> </w:t>
      </w:r>
      <w:proofErr w:type="gramStart"/>
      <w:r w:rsidRPr="009B151D">
        <w:rPr>
          <w:rFonts w:ascii="Times New Roman" w:hAnsi="Times New Roman" w:cs="Times New Roman"/>
          <w:lang w:val="en-US"/>
        </w:rPr>
        <w:t>Banyak guru belum dibekali dengan silabus atau RPP ketika mulai mengajar, juga tidak dilengkapi dengan program atau taktik pengajaran.</w:t>
      </w:r>
      <w:proofErr w:type="gramEnd"/>
      <w:r w:rsidRPr="009B151D">
        <w:rPr>
          <w:rFonts w:ascii="Times New Roman" w:hAnsi="Times New Roman" w:cs="Times New Roman"/>
          <w:lang w:val="en-US"/>
        </w:rPr>
        <w:t xml:space="preserve"> Jika guru mampu memainkan perannya secara efektif dalam pelaksanaan pembelajaran PKn, maka kinerja guru dalam pelaksanaan pembalajaran </w:t>
      </w:r>
      <w:proofErr w:type="gramStart"/>
      <w:r w:rsidRPr="009B151D">
        <w:rPr>
          <w:rFonts w:ascii="Times New Roman" w:hAnsi="Times New Roman" w:cs="Times New Roman"/>
          <w:lang w:val="en-US"/>
        </w:rPr>
        <w:t>akan</w:t>
      </w:r>
      <w:proofErr w:type="gramEnd"/>
      <w:r w:rsidRPr="009B151D">
        <w:rPr>
          <w:rFonts w:ascii="Times New Roman" w:hAnsi="Times New Roman" w:cs="Times New Roman"/>
          <w:lang w:val="en-US"/>
        </w:rPr>
        <w:t xml:space="preserve"> terlaksana dengan baik dan aktivitas siswa akan terwujud</w:t>
      </w:r>
    </w:p>
    <w:p w:rsidR="00814EE3" w:rsidRPr="00814EE3" w:rsidRDefault="00814EE3" w:rsidP="00AE696A">
      <w:pPr>
        <w:spacing w:after="0" w:line="360" w:lineRule="auto"/>
        <w:jc w:val="both"/>
        <w:rPr>
          <w:rFonts w:ascii="Times New Roman" w:hAnsi="Times New Roman" w:cs="Times New Roman"/>
          <w:b/>
          <w:lang w:val="en-US"/>
        </w:rPr>
      </w:pPr>
      <w:r w:rsidRPr="00814EE3">
        <w:rPr>
          <w:rFonts w:ascii="Times New Roman" w:hAnsi="Times New Roman" w:cs="Times New Roman"/>
          <w:b/>
          <w:lang w:val="en-US"/>
        </w:rPr>
        <w:t>Mengevaluasi Kegiatan Pembelajaran</w:t>
      </w:r>
    </w:p>
    <w:p w:rsidR="000919DB" w:rsidRPr="009B151D" w:rsidRDefault="006B5A64" w:rsidP="00AE696A">
      <w:pPr>
        <w:spacing w:after="0" w:line="360" w:lineRule="auto"/>
        <w:ind w:firstLine="851"/>
        <w:jc w:val="both"/>
        <w:rPr>
          <w:rFonts w:ascii="Times New Roman" w:hAnsi="Times New Roman" w:cs="Times New Roman"/>
          <w:highlight w:val="yellow"/>
          <w:lang w:val="en-US"/>
        </w:rPr>
      </w:pPr>
      <w:proofErr w:type="gramStart"/>
      <w:r w:rsidRPr="009B151D">
        <w:rPr>
          <w:rFonts w:ascii="Times New Roman" w:hAnsi="Times New Roman" w:cs="Times New Roman"/>
          <w:lang w:val="en-US"/>
        </w:rPr>
        <w:t>Pengajar adalah seorang evaluator yang menilai siswa dalam bidang akademik dan perilaku sosialnya sebagai faktor keberhasilan siswa dalam kegiatan pembelajaran, namun hal ini belum dilakukan dengan baik.</w:t>
      </w:r>
      <w:proofErr w:type="gramEnd"/>
      <w:r w:rsidR="002A0E49" w:rsidRPr="009B151D">
        <w:rPr>
          <w:rFonts w:ascii="Times New Roman" w:hAnsi="Times New Roman" w:cs="Times New Roman"/>
          <w:lang w:val="en-US"/>
        </w:rPr>
        <w:t xml:space="preserve"> Guru </w:t>
      </w:r>
      <w:proofErr w:type="gramStart"/>
      <w:r w:rsidR="002A0E49" w:rsidRPr="009B151D">
        <w:rPr>
          <w:rFonts w:ascii="Times New Roman" w:hAnsi="Times New Roman" w:cs="Times New Roman"/>
          <w:lang w:val="en-US"/>
        </w:rPr>
        <w:t>telah</w:t>
      </w:r>
      <w:proofErr w:type="gramEnd"/>
      <w:r w:rsidR="002A0E49" w:rsidRPr="009B151D">
        <w:rPr>
          <w:rFonts w:ascii="Times New Roman" w:hAnsi="Times New Roman" w:cs="Times New Roman"/>
          <w:lang w:val="en-US"/>
        </w:rPr>
        <w:t xml:space="preserve"> melaksanakan pembelajaran dengan baik, namun masih ada beberapa siswa yang nilainya di bawah standar dan tidak memenuhi Kriteria Ketuntasan Minimum (KKM)</w:t>
      </w:r>
      <w:r w:rsidR="00565636" w:rsidRPr="009B151D">
        <w:rPr>
          <w:rFonts w:ascii="Times New Roman" w:hAnsi="Times New Roman" w:cs="Times New Roman"/>
          <w:lang w:val="en-US"/>
        </w:rPr>
        <w:t xml:space="preserve"> di SD Negeri 1 Lampanairi Keacamatan Batauga Kabupaten Buton Selatan</w:t>
      </w:r>
      <w:r w:rsidR="002A0E49" w:rsidRPr="009B151D">
        <w:rPr>
          <w:rFonts w:ascii="Times New Roman" w:hAnsi="Times New Roman" w:cs="Times New Roman"/>
          <w:lang w:val="en-US"/>
        </w:rPr>
        <w:t>.</w:t>
      </w:r>
      <w:r w:rsidR="00565636" w:rsidRPr="009B151D">
        <w:rPr>
          <w:rFonts w:ascii="Times New Roman" w:hAnsi="Times New Roman" w:cs="Times New Roman"/>
          <w:lang w:val="en-US"/>
        </w:rPr>
        <w:t xml:space="preserve"> Saat melaksanakan pembelajaran, banyak kriteria evaluasi yang tidak dilaksanakan dengan benar, namun peneliti dan guru mendiskusikan </w:t>
      </w:r>
      <w:proofErr w:type="gramStart"/>
      <w:r w:rsidR="00565636" w:rsidRPr="009B151D">
        <w:rPr>
          <w:rFonts w:ascii="Times New Roman" w:hAnsi="Times New Roman" w:cs="Times New Roman"/>
          <w:lang w:val="en-US"/>
        </w:rPr>
        <w:t>apa</w:t>
      </w:r>
      <w:proofErr w:type="gramEnd"/>
      <w:r w:rsidR="00565636" w:rsidRPr="009B151D">
        <w:rPr>
          <w:rFonts w:ascii="Times New Roman" w:hAnsi="Times New Roman" w:cs="Times New Roman"/>
          <w:lang w:val="en-US"/>
        </w:rPr>
        <w:t xml:space="preserve"> penyebab pelaksanaan evaluasi pembelajaran yang tidak tepat, sehingga evaluasi kemampuan siswa pada pertemuan </w:t>
      </w:r>
      <w:r w:rsidR="00565636" w:rsidRPr="009B151D">
        <w:rPr>
          <w:rFonts w:ascii="Times New Roman" w:hAnsi="Times New Roman" w:cs="Times New Roman"/>
          <w:lang w:val="en-US"/>
        </w:rPr>
        <w:lastRenderedPageBreak/>
        <w:t xml:space="preserve">berikutnya mendapat nilai yang baik. </w:t>
      </w:r>
      <w:r w:rsidR="00565636" w:rsidRPr="009B151D">
        <w:rPr>
          <w:rFonts w:ascii="Times New Roman" w:hAnsi="Times New Roman" w:cs="Times New Roman"/>
        </w:rPr>
        <w:t xml:space="preserve">Melihat statistik hasil kegiatan belajar mengajar </w:t>
      </w:r>
      <w:r w:rsidR="00565636" w:rsidRPr="009B151D">
        <w:rPr>
          <w:rFonts w:ascii="Times New Roman" w:hAnsi="Times New Roman" w:cs="Times New Roman"/>
          <w:lang w:val="en-US"/>
        </w:rPr>
        <w:t xml:space="preserve">guru </w:t>
      </w:r>
      <w:r w:rsidR="00565636" w:rsidRPr="009B151D">
        <w:rPr>
          <w:rFonts w:ascii="Times New Roman" w:hAnsi="Times New Roman" w:cs="Times New Roman"/>
        </w:rPr>
        <w:t>PPKn, tampak bahwa manajemen pembelajaran yang dilaksanakan baru sebagian memenuhi tujuan yang diinginkan.</w:t>
      </w:r>
    </w:p>
    <w:p w:rsidR="00565636" w:rsidRPr="009B151D" w:rsidRDefault="00565636" w:rsidP="00AE696A">
      <w:pPr>
        <w:spacing w:after="0" w:line="360" w:lineRule="auto"/>
        <w:ind w:firstLine="720"/>
        <w:jc w:val="both"/>
        <w:rPr>
          <w:rFonts w:ascii="Times New Roman" w:hAnsi="Times New Roman" w:cs="Times New Roman"/>
          <w:highlight w:val="cyan"/>
          <w:lang w:val="en-US"/>
        </w:rPr>
      </w:pPr>
      <w:proofErr w:type="gramStart"/>
      <w:r w:rsidRPr="009B151D">
        <w:rPr>
          <w:rFonts w:ascii="Times New Roman" w:hAnsi="Times New Roman" w:cs="Times New Roman"/>
          <w:lang w:val="en-US"/>
        </w:rPr>
        <w:t>Dalam melakukan evaluasi harus objektif, baik normatif, formatif, maupun rubrik penilaian lainnya.</w:t>
      </w:r>
      <w:proofErr w:type="gramEnd"/>
      <w:r w:rsidRPr="009B151D">
        <w:rPr>
          <w:rFonts w:ascii="Times New Roman" w:hAnsi="Times New Roman" w:cs="Times New Roman"/>
          <w:lang w:val="en-US"/>
        </w:rPr>
        <w:t xml:space="preserve"> Karena guru PKn tidak menilai </w:t>
      </w:r>
      <w:proofErr w:type="gramStart"/>
      <w:r w:rsidRPr="009B151D">
        <w:rPr>
          <w:rFonts w:ascii="Times New Roman" w:hAnsi="Times New Roman" w:cs="Times New Roman"/>
          <w:lang w:val="en-US"/>
        </w:rPr>
        <w:t>sama</w:t>
      </w:r>
      <w:proofErr w:type="gramEnd"/>
      <w:r w:rsidRPr="009B151D">
        <w:rPr>
          <w:rFonts w:ascii="Times New Roman" w:hAnsi="Times New Roman" w:cs="Times New Roman"/>
          <w:lang w:val="en-US"/>
        </w:rPr>
        <w:t xml:space="preserve"> pada saat evaluasi, seharusnya dia mendapat nilai tertinggi dan malah mendapat nilai jelek. Ketika individu yang dianggap kurang mampu memiliki penilaian yang lebih tinggi, hal ini menunjukkan bahwa guru PKn hanya melihat orang </w:t>
      </w:r>
      <w:proofErr w:type="gramStart"/>
      <w:r w:rsidRPr="009B151D">
        <w:rPr>
          <w:rFonts w:ascii="Times New Roman" w:hAnsi="Times New Roman" w:cs="Times New Roman"/>
          <w:lang w:val="en-US"/>
        </w:rPr>
        <w:t xml:space="preserve">tersebut </w:t>
      </w:r>
      <w:r w:rsidR="00BC41BF" w:rsidRPr="009B151D">
        <w:rPr>
          <w:rFonts w:ascii="Times New Roman" w:hAnsi="Times New Roman" w:cs="Times New Roman"/>
          <w:lang w:val="en-US"/>
        </w:rPr>
        <w:t xml:space="preserve"> </w:t>
      </w:r>
      <w:r w:rsidRPr="009B151D">
        <w:rPr>
          <w:rFonts w:ascii="Times New Roman" w:hAnsi="Times New Roman" w:cs="Times New Roman"/>
          <w:lang w:val="en-US"/>
        </w:rPr>
        <w:t>dengan</w:t>
      </w:r>
      <w:proofErr w:type="gramEnd"/>
      <w:r w:rsidRPr="009B151D">
        <w:rPr>
          <w:rFonts w:ascii="Times New Roman" w:hAnsi="Times New Roman" w:cs="Times New Roman"/>
          <w:lang w:val="en-US"/>
        </w:rPr>
        <w:t xml:space="preserve"> kata lain faktor kedekatan dengan guru lebih diutamakan.</w:t>
      </w:r>
    </w:p>
    <w:p w:rsidR="008276A6" w:rsidRPr="009B151D" w:rsidRDefault="00BC41BF" w:rsidP="00AE696A">
      <w:pPr>
        <w:spacing w:after="0" w:line="360" w:lineRule="auto"/>
        <w:ind w:firstLine="720"/>
        <w:jc w:val="both"/>
        <w:rPr>
          <w:rFonts w:ascii="Times New Roman" w:hAnsi="Times New Roman" w:cs="Times New Roman"/>
          <w:lang w:val="en-US"/>
        </w:rPr>
      </w:pPr>
      <w:r w:rsidRPr="009B151D">
        <w:rPr>
          <w:rFonts w:ascii="Times New Roman" w:hAnsi="Times New Roman" w:cs="Times New Roman"/>
          <w:lang w:val="en-US"/>
        </w:rPr>
        <w:t>Secara umum evaluasi belum sesuai dengan yang diharapkan, terbukti masih banyak siswa yang terus mendapatkan nilai yang t</w:t>
      </w:r>
      <w:r w:rsidR="00AE696A">
        <w:rPr>
          <w:rFonts w:ascii="Times New Roman" w:hAnsi="Times New Roman" w:cs="Times New Roman"/>
          <w:lang w:val="en-US"/>
        </w:rPr>
        <w:t>idak sesuai dengan kemampuannya,</w:t>
      </w:r>
      <w:r w:rsidRPr="009B151D">
        <w:rPr>
          <w:rFonts w:ascii="Times New Roman" w:hAnsi="Times New Roman" w:cs="Times New Roman"/>
          <w:lang w:val="en-US"/>
        </w:rPr>
        <w:t xml:space="preserve"> jika hal ini tidak diperhatikan </w:t>
      </w:r>
      <w:proofErr w:type="gramStart"/>
      <w:r w:rsidRPr="009B151D">
        <w:rPr>
          <w:rFonts w:ascii="Times New Roman" w:hAnsi="Times New Roman" w:cs="Times New Roman"/>
          <w:lang w:val="en-US"/>
        </w:rPr>
        <w:t>akan</w:t>
      </w:r>
      <w:proofErr w:type="gramEnd"/>
      <w:r w:rsidRPr="009B151D">
        <w:rPr>
          <w:rFonts w:ascii="Times New Roman" w:hAnsi="Times New Roman" w:cs="Times New Roman"/>
          <w:lang w:val="en-US"/>
        </w:rPr>
        <w:t xml:space="preserve"> berdampak pada kualitas siswa di SD Negeri 1 Lampanairi. Pemberian evaluasi oleh guru PPKn harus mengetahui apakah proses belajar mengajar sudah cukup efektif, cukup memberikan hasil yang baik dan memuaskan, atau apakah evaluasi yang diberikan oleh guru PPKn di SD Negeri 1 Lampanairi sudah objektif, namun evaluasi yang diperoleh belum sepenuhnya dilakukan. </w:t>
      </w:r>
      <w:proofErr w:type="gramStart"/>
      <w:r w:rsidRPr="009B151D">
        <w:rPr>
          <w:rFonts w:ascii="Times New Roman" w:hAnsi="Times New Roman" w:cs="Times New Roman"/>
          <w:lang w:val="en-US"/>
        </w:rPr>
        <w:t>sesuai</w:t>
      </w:r>
      <w:proofErr w:type="gramEnd"/>
      <w:r w:rsidRPr="009B151D">
        <w:rPr>
          <w:rFonts w:ascii="Times New Roman" w:hAnsi="Times New Roman" w:cs="Times New Roman"/>
          <w:lang w:val="en-US"/>
        </w:rPr>
        <w:t xml:space="preserve"> dengan proses evaluasi.</w:t>
      </w:r>
      <w:r w:rsidR="008276A6" w:rsidRPr="009B151D">
        <w:rPr>
          <w:rFonts w:ascii="Times New Roman" w:hAnsi="Times New Roman" w:cs="Times New Roman"/>
          <w:lang w:val="en-US"/>
        </w:rPr>
        <w:t xml:space="preserve"> </w:t>
      </w:r>
      <w:r w:rsidR="00CA406A" w:rsidRPr="009B151D">
        <w:rPr>
          <w:rFonts w:ascii="Times New Roman" w:hAnsi="Times New Roman" w:cs="Times New Roman"/>
          <w:lang w:val="en-US"/>
        </w:rPr>
        <w:t xml:space="preserve">Evaluasi </w:t>
      </w:r>
      <w:r w:rsidR="008276A6" w:rsidRPr="009B151D">
        <w:rPr>
          <w:rFonts w:ascii="Times New Roman" w:hAnsi="Times New Roman" w:cs="Times New Roman"/>
          <w:lang w:val="en-US"/>
        </w:rPr>
        <w:t xml:space="preserve">adalah suatu proses penilaian kinerja yang digunakan untuk mengetahui sejauh mana pekerjaan telah diselesaikan dengan sukses guna menanamkan semangat dalam diri agar mau bekerja </w:t>
      </w:r>
      <w:proofErr w:type="gramStart"/>
      <w:r w:rsidR="008276A6" w:rsidRPr="009B151D">
        <w:rPr>
          <w:rFonts w:ascii="Times New Roman" w:hAnsi="Times New Roman" w:cs="Times New Roman"/>
          <w:lang w:val="en-US"/>
        </w:rPr>
        <w:t>sama</w:t>
      </w:r>
      <w:proofErr w:type="gramEnd"/>
      <w:r w:rsidR="008276A6" w:rsidRPr="009B151D">
        <w:rPr>
          <w:rFonts w:ascii="Times New Roman" w:hAnsi="Times New Roman" w:cs="Times New Roman"/>
          <w:lang w:val="en-US"/>
        </w:rPr>
        <w:t xml:space="preserve"> secara efektif dan mengintegrasikan seluruh upayanya guna mencapai prestasi yang baik. </w:t>
      </w:r>
    </w:p>
    <w:p w:rsidR="00B938D1" w:rsidRDefault="00134C3E" w:rsidP="00AE696A">
      <w:pPr>
        <w:spacing w:after="0" w:line="360" w:lineRule="auto"/>
        <w:ind w:firstLine="720"/>
        <w:jc w:val="both"/>
        <w:rPr>
          <w:rFonts w:ascii="Times New Roman" w:hAnsi="Times New Roman" w:cs="Times New Roman"/>
          <w:lang w:val="en-US"/>
        </w:rPr>
      </w:pPr>
      <w:r w:rsidRPr="009B151D">
        <w:rPr>
          <w:rFonts w:ascii="Times New Roman" w:hAnsi="Times New Roman" w:cs="Times New Roman"/>
        </w:rPr>
        <w:t>Guru harus mendefinisikan dan memantau tujuan pembelajaran selama evaluasi. Selanjutnya guru harus memperhatikan dan menilai soal evaluasi. Guru harus mampu melakukan evaluasi, yang meliputi penyelenggaraan ujian, pengelolaan data penilaian, penerbitan hasil penelitian, dan pelaksanaan program remedial/peningkatan pengajaran.</w:t>
      </w:r>
    </w:p>
    <w:p w:rsidR="00114EA8" w:rsidRPr="00B938D1" w:rsidRDefault="00022AFF" w:rsidP="00AE696A">
      <w:pPr>
        <w:spacing w:after="0" w:line="360" w:lineRule="auto"/>
        <w:ind w:firstLine="720"/>
        <w:jc w:val="both"/>
        <w:rPr>
          <w:rFonts w:ascii="Times New Roman" w:hAnsi="Times New Roman" w:cs="Times New Roman"/>
          <w:highlight w:val="cyan"/>
          <w:lang w:val="en-US"/>
        </w:rPr>
      </w:pPr>
      <w:r w:rsidRPr="00B938D1">
        <w:rPr>
          <w:rFonts w:ascii="Times New Roman" w:hAnsi="Times New Roman" w:cs="Times New Roman"/>
        </w:rPr>
        <w:t>Berdasarkan uraian di atas, pen</w:t>
      </w:r>
      <w:r w:rsidR="00FA0EE2">
        <w:rPr>
          <w:rFonts w:ascii="Times New Roman" w:hAnsi="Times New Roman" w:cs="Times New Roman"/>
        </w:rPr>
        <w:t xml:space="preserve">eliti dapat menyimpulkan bahwa </w:t>
      </w:r>
      <w:r w:rsidR="00FA0EE2">
        <w:rPr>
          <w:rFonts w:ascii="Times New Roman" w:hAnsi="Times New Roman" w:cs="Times New Roman"/>
          <w:lang w:val="en-US"/>
        </w:rPr>
        <w:t xml:space="preserve">guru </w:t>
      </w:r>
      <w:r w:rsidRPr="00B938D1">
        <w:rPr>
          <w:rFonts w:ascii="Times New Roman" w:hAnsi="Times New Roman" w:cs="Times New Roman"/>
        </w:rPr>
        <w:t xml:space="preserve">harus mampu dan terampil dalam melakukan evaluasi, karena dengan meninjau penilaian </w:t>
      </w:r>
      <w:r w:rsidR="00FA0EE2">
        <w:rPr>
          <w:rFonts w:ascii="Times New Roman" w:hAnsi="Times New Roman" w:cs="Times New Roman"/>
          <w:lang w:val="en-US"/>
        </w:rPr>
        <w:t>maka siswa</w:t>
      </w:r>
      <w:r w:rsidRPr="00B938D1">
        <w:rPr>
          <w:rFonts w:ascii="Times New Roman" w:hAnsi="Times New Roman" w:cs="Times New Roman"/>
        </w:rPr>
        <w:t xml:space="preserve"> dapat belajar </w:t>
      </w:r>
      <w:r w:rsidR="00FA0EE2">
        <w:rPr>
          <w:rFonts w:ascii="Times New Roman" w:hAnsi="Times New Roman" w:cs="Times New Roman"/>
          <w:lang w:val="en-US"/>
        </w:rPr>
        <w:t>dengan baik</w:t>
      </w:r>
      <w:r w:rsidRPr="00B938D1">
        <w:rPr>
          <w:rFonts w:ascii="Times New Roman" w:hAnsi="Times New Roman" w:cs="Times New Roman"/>
        </w:rPr>
        <w:t>. Setiap siswa akan senang dan termotivasi jika evaluasi diberikan tanpa diskriminasi, yaitu sesuai dengan prestasi yang dicapai siswa di SD Negeri 1 Lampanairi.</w:t>
      </w:r>
    </w:p>
    <w:p w:rsidR="004C59B3" w:rsidRDefault="00F23D63" w:rsidP="00AE696A">
      <w:pPr>
        <w:spacing w:after="0" w:line="360" w:lineRule="auto"/>
        <w:ind w:firstLine="720"/>
        <w:jc w:val="both"/>
        <w:rPr>
          <w:rFonts w:ascii="Times New Roman" w:hAnsi="Times New Roman" w:cs="Times New Roman"/>
          <w:lang w:val="en-US"/>
        </w:rPr>
      </w:pPr>
      <w:proofErr w:type="gramStart"/>
      <w:r w:rsidRPr="009B151D">
        <w:rPr>
          <w:rFonts w:ascii="Times New Roman" w:hAnsi="Times New Roman" w:cs="Times New Roman"/>
          <w:lang w:val="en-US"/>
        </w:rPr>
        <w:t>Berdasarkan temuan peneliti</w:t>
      </w:r>
      <w:r w:rsidR="007567A6" w:rsidRPr="009B151D">
        <w:rPr>
          <w:rFonts w:ascii="Times New Roman" w:hAnsi="Times New Roman" w:cs="Times New Roman"/>
          <w:lang w:val="en-US"/>
        </w:rPr>
        <w:t>an dalam implementasi kinerja guru pada pembelajaran PPKn di SD Negeri 1 Lampanairi masih belum terlaksana dengan baik.</w:t>
      </w:r>
      <w:proofErr w:type="gramEnd"/>
      <w:r w:rsidR="007567A6" w:rsidRPr="009B151D">
        <w:rPr>
          <w:rFonts w:ascii="Times New Roman" w:hAnsi="Times New Roman" w:cs="Times New Roman"/>
          <w:lang w:val="en-US"/>
        </w:rPr>
        <w:t xml:space="preserve"> </w:t>
      </w:r>
      <w:proofErr w:type="gramStart"/>
      <w:r w:rsidR="007567A6" w:rsidRPr="009B151D">
        <w:rPr>
          <w:rFonts w:ascii="Times New Roman" w:hAnsi="Times New Roman" w:cs="Times New Roman"/>
          <w:lang w:val="en-US"/>
        </w:rPr>
        <w:t xml:space="preserve">Implementasi </w:t>
      </w:r>
      <w:r w:rsidRPr="009B151D">
        <w:rPr>
          <w:rFonts w:ascii="Times New Roman" w:hAnsi="Times New Roman" w:cs="Times New Roman"/>
          <w:lang w:val="en-US"/>
        </w:rPr>
        <w:t xml:space="preserve"> </w:t>
      </w:r>
      <w:r w:rsidR="007567A6" w:rsidRPr="009B151D">
        <w:rPr>
          <w:rFonts w:ascii="Times New Roman" w:hAnsi="Times New Roman" w:cs="Times New Roman"/>
          <w:lang w:val="en-US"/>
        </w:rPr>
        <w:t>kinerja</w:t>
      </w:r>
      <w:proofErr w:type="gramEnd"/>
      <w:r w:rsidR="007567A6" w:rsidRPr="009B151D">
        <w:rPr>
          <w:rFonts w:ascii="Times New Roman" w:hAnsi="Times New Roman" w:cs="Times New Roman"/>
          <w:lang w:val="en-US"/>
        </w:rPr>
        <w:t xml:space="preserve"> guru pada pembelajaran PPKn masih perlu refleksi </w:t>
      </w:r>
      <w:r w:rsidR="00A5681C" w:rsidRPr="009B151D">
        <w:rPr>
          <w:rFonts w:ascii="Times New Roman" w:hAnsi="Times New Roman" w:cs="Times New Roman"/>
          <w:lang w:val="en-US"/>
        </w:rPr>
        <w:t>dan penelitian tindak lanjut agar apa yang dilakukan oleh guru</w:t>
      </w:r>
      <w:r w:rsidR="00926F25" w:rsidRPr="009B151D">
        <w:rPr>
          <w:rFonts w:ascii="Times New Roman" w:hAnsi="Times New Roman" w:cs="Times New Roman"/>
          <w:lang w:val="en-US"/>
        </w:rPr>
        <w:t xml:space="preserve"> sesuai hasil yang diharapkan </w:t>
      </w:r>
      <w:r w:rsidR="00637E8B">
        <w:rPr>
          <w:rFonts w:ascii="Times New Roman" w:hAnsi="Times New Roman" w:cs="Times New Roman"/>
          <w:lang w:val="en-US"/>
        </w:rPr>
        <w:t xml:space="preserve">berdasarkan dari </w:t>
      </w:r>
      <w:r w:rsidR="00926F25" w:rsidRPr="009B151D">
        <w:rPr>
          <w:rFonts w:ascii="Times New Roman" w:hAnsi="Times New Roman" w:cs="Times New Roman"/>
          <w:lang w:val="en-US"/>
        </w:rPr>
        <w:t>program pemerintah.</w:t>
      </w:r>
      <w:r w:rsidR="00640C05" w:rsidRPr="009B151D">
        <w:rPr>
          <w:rFonts w:ascii="Times New Roman" w:hAnsi="Times New Roman" w:cs="Times New Roman"/>
          <w:lang w:val="en-US"/>
        </w:rPr>
        <w:t xml:space="preserve"> </w:t>
      </w:r>
      <w:proofErr w:type="gramStart"/>
      <w:r w:rsidR="00640C05" w:rsidRPr="009B151D">
        <w:rPr>
          <w:rFonts w:ascii="Times New Roman" w:hAnsi="Times New Roman" w:cs="Times New Roman"/>
          <w:lang w:val="en-US"/>
        </w:rPr>
        <w:t xml:space="preserve">Penelitian yang dilakukan masih terdapat beberapa kesenjangan dan harapan diantaranya dalam merencanakan pembelajaran, baru sebagian guru yang membuat sesuai dengan </w:t>
      </w:r>
      <w:r w:rsidR="00637E8B">
        <w:rPr>
          <w:rFonts w:ascii="Times New Roman" w:hAnsi="Times New Roman" w:cs="Times New Roman"/>
          <w:lang w:val="en-US"/>
        </w:rPr>
        <w:t>perangkat</w:t>
      </w:r>
      <w:r w:rsidR="00640C05" w:rsidRPr="009B151D">
        <w:rPr>
          <w:rFonts w:ascii="Times New Roman" w:hAnsi="Times New Roman" w:cs="Times New Roman"/>
          <w:lang w:val="en-US"/>
        </w:rPr>
        <w:t>, kedisplinan guru-guru dalam pelaksanaan pembelajaran masih harus diperbaiki serta tahap evaluasi butuh perbaikan.</w:t>
      </w:r>
      <w:proofErr w:type="gramEnd"/>
      <w:r w:rsidR="00640C05" w:rsidRPr="009B151D">
        <w:rPr>
          <w:rFonts w:ascii="Times New Roman" w:hAnsi="Times New Roman" w:cs="Times New Roman"/>
          <w:lang w:val="en-US"/>
        </w:rPr>
        <w:t xml:space="preserve"> </w:t>
      </w:r>
      <w:r w:rsidR="00926F25" w:rsidRPr="009B151D">
        <w:rPr>
          <w:rFonts w:ascii="Times New Roman" w:hAnsi="Times New Roman" w:cs="Times New Roman"/>
          <w:lang w:val="en-US"/>
        </w:rPr>
        <w:t xml:space="preserve">Pada akhirnya </w:t>
      </w:r>
      <w:proofErr w:type="gramStart"/>
      <w:r w:rsidR="00926F25" w:rsidRPr="009B151D">
        <w:rPr>
          <w:rFonts w:ascii="Times New Roman" w:hAnsi="Times New Roman" w:cs="Times New Roman"/>
          <w:lang w:val="en-US"/>
        </w:rPr>
        <w:t>akan</w:t>
      </w:r>
      <w:proofErr w:type="gramEnd"/>
      <w:r w:rsidR="00926F25" w:rsidRPr="009B151D">
        <w:rPr>
          <w:rFonts w:ascii="Times New Roman" w:hAnsi="Times New Roman" w:cs="Times New Roman"/>
          <w:lang w:val="en-US"/>
        </w:rPr>
        <w:t xml:space="preserve"> berefek pada peningkatan kinerja guru</w:t>
      </w:r>
      <w:r w:rsidR="00640C05" w:rsidRPr="009B151D">
        <w:rPr>
          <w:rFonts w:ascii="Times New Roman" w:hAnsi="Times New Roman" w:cs="Times New Roman"/>
          <w:lang w:val="en-US"/>
        </w:rPr>
        <w:t xml:space="preserve"> dan </w:t>
      </w:r>
      <w:r w:rsidR="00926F25" w:rsidRPr="009B151D">
        <w:rPr>
          <w:rFonts w:ascii="Times New Roman" w:hAnsi="Times New Roman" w:cs="Times New Roman"/>
          <w:lang w:val="en-US"/>
        </w:rPr>
        <w:t xml:space="preserve">kualitas pendidikan </w:t>
      </w:r>
      <w:r w:rsidR="00640C05" w:rsidRPr="009B151D">
        <w:rPr>
          <w:rFonts w:ascii="Times New Roman" w:hAnsi="Times New Roman" w:cs="Times New Roman"/>
          <w:lang w:val="en-US"/>
        </w:rPr>
        <w:t>di sekolah</w:t>
      </w:r>
      <w:r w:rsidR="00637E8B">
        <w:rPr>
          <w:rFonts w:ascii="Times New Roman" w:hAnsi="Times New Roman" w:cs="Times New Roman"/>
          <w:lang w:val="en-US"/>
        </w:rPr>
        <w:t xml:space="preserve"> semakin baik</w:t>
      </w:r>
      <w:r w:rsidR="00640C05" w:rsidRPr="009B151D">
        <w:rPr>
          <w:rFonts w:ascii="Times New Roman" w:hAnsi="Times New Roman" w:cs="Times New Roman"/>
          <w:lang w:val="en-US"/>
        </w:rPr>
        <w:t xml:space="preserve">. </w:t>
      </w:r>
      <w:r w:rsidR="00656569" w:rsidRPr="009B151D">
        <w:rPr>
          <w:rFonts w:ascii="Times New Roman" w:hAnsi="Times New Roman" w:cs="Times New Roman"/>
          <w:lang w:val="en-US"/>
        </w:rPr>
        <w:t>Guru-guru SD Negeri 1 Lampanairi meny</w:t>
      </w:r>
      <w:r w:rsidR="00637E8B">
        <w:rPr>
          <w:rFonts w:ascii="Times New Roman" w:hAnsi="Times New Roman" w:cs="Times New Roman"/>
          <w:lang w:val="en-US"/>
        </w:rPr>
        <w:t xml:space="preserve">adari </w:t>
      </w:r>
      <w:proofErr w:type="gramStart"/>
      <w:r w:rsidR="00637E8B">
        <w:rPr>
          <w:rFonts w:ascii="Times New Roman" w:hAnsi="Times New Roman" w:cs="Times New Roman"/>
          <w:lang w:val="en-US"/>
        </w:rPr>
        <w:t>akan</w:t>
      </w:r>
      <w:proofErr w:type="gramEnd"/>
      <w:r w:rsidR="00637E8B">
        <w:rPr>
          <w:rFonts w:ascii="Times New Roman" w:hAnsi="Times New Roman" w:cs="Times New Roman"/>
          <w:lang w:val="en-US"/>
        </w:rPr>
        <w:t xml:space="preserve"> keku</w:t>
      </w:r>
      <w:r w:rsidR="00656569" w:rsidRPr="009B151D">
        <w:rPr>
          <w:rFonts w:ascii="Times New Roman" w:hAnsi="Times New Roman" w:cs="Times New Roman"/>
          <w:lang w:val="en-US"/>
        </w:rPr>
        <w:t xml:space="preserve">rangan tersebut. </w:t>
      </w:r>
      <w:proofErr w:type="gramStart"/>
      <w:r w:rsidR="00640C05" w:rsidRPr="009B151D">
        <w:rPr>
          <w:rFonts w:ascii="Times New Roman" w:hAnsi="Times New Roman" w:cs="Times New Roman"/>
          <w:lang w:val="en-US"/>
        </w:rPr>
        <w:t xml:space="preserve">Melihat keterbatasan penelitian ini dalam implementasi kinerja guru pada pembelajaran PPKn perlu pengkajian dan penelitian </w:t>
      </w:r>
      <w:r w:rsidR="00656569" w:rsidRPr="009B151D">
        <w:rPr>
          <w:rFonts w:ascii="Times New Roman" w:hAnsi="Times New Roman" w:cs="Times New Roman"/>
          <w:lang w:val="en-US"/>
        </w:rPr>
        <w:t xml:space="preserve">lebih mendalam dan </w:t>
      </w:r>
      <w:r w:rsidR="009B151D">
        <w:rPr>
          <w:rFonts w:ascii="Times New Roman" w:hAnsi="Times New Roman" w:cs="Times New Roman"/>
          <w:lang w:val="en-US"/>
        </w:rPr>
        <w:t>terus berkelanjutan</w:t>
      </w:r>
      <w:r w:rsidR="00637E8B">
        <w:rPr>
          <w:rFonts w:ascii="Times New Roman" w:hAnsi="Times New Roman" w:cs="Times New Roman"/>
          <w:lang w:val="en-US"/>
        </w:rPr>
        <w:t xml:space="preserve"> agar mengetahui dampak yang lebih baik pada kinerja guru dalam pembelajaran</w:t>
      </w:r>
      <w:r w:rsidR="00656569" w:rsidRPr="009B151D">
        <w:rPr>
          <w:rFonts w:ascii="Times New Roman" w:hAnsi="Times New Roman" w:cs="Times New Roman"/>
          <w:lang w:val="en-US"/>
        </w:rPr>
        <w:t>.</w:t>
      </w:r>
      <w:proofErr w:type="gramEnd"/>
    </w:p>
    <w:p w:rsidR="00A215F8" w:rsidRPr="009B151D" w:rsidRDefault="00A215F8" w:rsidP="00AE696A">
      <w:pPr>
        <w:spacing w:after="0" w:line="360" w:lineRule="auto"/>
        <w:ind w:firstLine="720"/>
        <w:jc w:val="both"/>
        <w:rPr>
          <w:rFonts w:ascii="Times New Roman" w:hAnsi="Times New Roman" w:cs="Times New Roman"/>
          <w:lang w:val="en-US"/>
        </w:rPr>
      </w:pPr>
    </w:p>
    <w:p w:rsidR="00114EA8" w:rsidRPr="00E67BBB" w:rsidRDefault="00E67BBB" w:rsidP="00AE696A">
      <w:pPr>
        <w:spacing w:after="0" w:line="360" w:lineRule="auto"/>
        <w:jc w:val="both"/>
        <w:rPr>
          <w:rFonts w:ascii="Times New Roman" w:hAnsi="Times New Roman" w:cs="Times New Roman"/>
          <w:b/>
          <w:color w:val="000000" w:themeColor="text1"/>
          <w:sz w:val="24"/>
          <w:szCs w:val="24"/>
          <w:lang w:val="en-US"/>
        </w:rPr>
      </w:pPr>
      <w:r w:rsidRPr="00E67BBB">
        <w:rPr>
          <w:rFonts w:ascii="Times New Roman" w:hAnsi="Times New Roman" w:cs="Times New Roman"/>
          <w:b/>
          <w:color w:val="000000" w:themeColor="text1"/>
          <w:sz w:val="24"/>
          <w:szCs w:val="24"/>
          <w:lang w:val="en-US"/>
        </w:rPr>
        <w:t xml:space="preserve">KESIMPULAN </w:t>
      </w:r>
    </w:p>
    <w:p w:rsidR="00AE696A" w:rsidRDefault="0064704D" w:rsidP="00AE696A">
      <w:pPr>
        <w:spacing w:after="0" w:line="360" w:lineRule="auto"/>
        <w:ind w:firstLine="720"/>
        <w:jc w:val="both"/>
        <w:rPr>
          <w:rFonts w:ascii="Times New Roman" w:hAnsi="Times New Roman" w:cs="Times New Roman"/>
        </w:rPr>
      </w:pPr>
      <w:proofErr w:type="gramStart"/>
      <w:r>
        <w:rPr>
          <w:rFonts w:ascii="Times New Roman" w:hAnsi="Times New Roman" w:cs="Times New Roman"/>
          <w:lang w:val="en-US"/>
        </w:rPr>
        <w:t xml:space="preserve">Berdasarkan hasil penelitian dan pembahasan, ada beberapa hal yang ditemukan dalam penelitian </w:t>
      </w:r>
      <w:r w:rsidR="002F32EF">
        <w:rPr>
          <w:rFonts w:ascii="Times New Roman" w:hAnsi="Times New Roman" w:cs="Times New Roman"/>
          <w:lang w:val="en-US"/>
        </w:rPr>
        <w:t xml:space="preserve">bahwa </w:t>
      </w:r>
      <w:r>
        <w:rPr>
          <w:rFonts w:ascii="Times New Roman" w:hAnsi="Times New Roman" w:cs="Times New Roman"/>
          <w:lang w:val="en-US"/>
        </w:rPr>
        <w:t xml:space="preserve">guru </w:t>
      </w:r>
      <w:r w:rsidR="00626FF9">
        <w:rPr>
          <w:rFonts w:ascii="Times New Roman" w:hAnsi="Times New Roman" w:cs="Times New Roman"/>
          <w:lang w:val="en-US"/>
        </w:rPr>
        <w:t xml:space="preserve">kinerja guru pada pembelajaran PPKn di SD Negeri 1 Lampanairi </w:t>
      </w:r>
      <w:r w:rsidR="005B4F34">
        <w:rPr>
          <w:rFonts w:ascii="Times New Roman" w:hAnsi="Times New Roman" w:cs="Times New Roman"/>
          <w:lang w:val="en-US"/>
        </w:rPr>
        <w:t xml:space="preserve">sudah dilaksanakan tetapi </w:t>
      </w:r>
      <w:r w:rsidR="00AE696A">
        <w:rPr>
          <w:rFonts w:ascii="Times New Roman" w:hAnsi="Times New Roman" w:cs="Times New Roman"/>
          <w:lang w:val="en-US"/>
        </w:rPr>
        <w:t>belum maksimal.</w:t>
      </w:r>
      <w:proofErr w:type="gramEnd"/>
      <w:r w:rsidR="00AE696A">
        <w:rPr>
          <w:rFonts w:ascii="Times New Roman" w:hAnsi="Times New Roman" w:cs="Times New Roman"/>
          <w:lang w:val="en-US"/>
        </w:rPr>
        <w:t xml:space="preserve"> </w:t>
      </w:r>
      <w:proofErr w:type="gramStart"/>
      <w:r w:rsidR="00AE696A">
        <w:rPr>
          <w:rFonts w:ascii="Times New Roman" w:hAnsi="Times New Roman" w:cs="Times New Roman"/>
          <w:lang w:val="en-US"/>
        </w:rPr>
        <w:t xml:space="preserve">Terlihat bahwa </w:t>
      </w:r>
      <w:r w:rsidR="00AE696A" w:rsidRPr="009B151D">
        <w:rPr>
          <w:rFonts w:ascii="Times New Roman" w:hAnsi="Times New Roman" w:cs="Times New Roman"/>
        </w:rPr>
        <w:t xml:space="preserve">Kinerja guru dalam merancang pembelajaran PKn di SD Negeri 1 Lampanairi sudah </w:t>
      </w:r>
      <w:r w:rsidR="00AE696A">
        <w:rPr>
          <w:rFonts w:ascii="Times New Roman" w:hAnsi="Times New Roman" w:cs="Times New Roman"/>
        </w:rPr>
        <w:t>terlaksana namun belum optimal.</w:t>
      </w:r>
      <w:proofErr w:type="gramEnd"/>
      <w:r w:rsidR="00AE696A">
        <w:rPr>
          <w:rFonts w:ascii="Times New Roman" w:hAnsi="Times New Roman" w:cs="Times New Roman"/>
        </w:rPr>
        <w:t xml:space="preserve"> S</w:t>
      </w:r>
      <w:r w:rsidR="00AE696A" w:rsidRPr="009B151D">
        <w:rPr>
          <w:rFonts w:ascii="Times New Roman" w:hAnsi="Times New Roman" w:cs="Times New Roman"/>
        </w:rPr>
        <w:t xml:space="preserve">ebagian besar guru </w:t>
      </w:r>
      <w:r w:rsidR="00AE696A" w:rsidRPr="009B151D">
        <w:rPr>
          <w:rFonts w:ascii="Times New Roman" w:hAnsi="Times New Roman" w:cs="Times New Roman"/>
          <w:lang w:val="en-US"/>
        </w:rPr>
        <w:t>belum</w:t>
      </w:r>
      <w:r w:rsidR="00AE696A" w:rsidRPr="009B151D">
        <w:rPr>
          <w:rFonts w:ascii="Times New Roman" w:hAnsi="Times New Roman" w:cs="Times New Roman"/>
        </w:rPr>
        <w:t xml:space="preserve"> menyiapkan </w:t>
      </w:r>
      <w:r w:rsidR="00AE696A">
        <w:rPr>
          <w:rFonts w:ascii="Times New Roman" w:hAnsi="Times New Roman" w:cs="Times New Roman"/>
        </w:rPr>
        <w:t xml:space="preserve">dan </w:t>
      </w:r>
      <w:r w:rsidR="00AE696A" w:rsidRPr="009B151D">
        <w:rPr>
          <w:rFonts w:ascii="Times New Roman" w:hAnsi="Times New Roman" w:cs="Times New Roman"/>
          <w:lang w:val="en-US"/>
        </w:rPr>
        <w:t>mengatur pembelajaran sesuai dengan skenario pembelajaran</w:t>
      </w:r>
      <w:r w:rsidR="00AE696A">
        <w:rPr>
          <w:rFonts w:ascii="Times New Roman" w:hAnsi="Times New Roman" w:cs="Times New Roman"/>
        </w:rPr>
        <w:t>, sehingga berpengaruh terhadap kualitas belajar siswa.</w:t>
      </w:r>
    </w:p>
    <w:p w:rsidR="00114EA8" w:rsidRPr="007F7404" w:rsidRDefault="00AE696A" w:rsidP="00AE696A">
      <w:pPr>
        <w:spacing w:after="0" w:line="360" w:lineRule="auto"/>
        <w:jc w:val="both"/>
        <w:rPr>
          <w:rFonts w:ascii="Times New Roman" w:hAnsi="Times New Roman" w:cs="Times New Roman"/>
          <w:lang w:val="en-US"/>
        </w:rPr>
      </w:pPr>
      <w:r w:rsidRPr="009B151D">
        <w:rPr>
          <w:rFonts w:ascii="Times New Roman" w:hAnsi="Times New Roman" w:cs="Times New Roman"/>
        </w:rPr>
        <w:t xml:space="preserve">Pembelajaran </w:t>
      </w:r>
      <w:r w:rsidRPr="009B151D">
        <w:rPr>
          <w:rFonts w:ascii="Times New Roman" w:hAnsi="Times New Roman" w:cs="Times New Roman"/>
          <w:lang w:val="en-US"/>
        </w:rPr>
        <w:t xml:space="preserve">yang dilaksanakan dengan baik niscaya akan menghasilkan tujuan pembelajaran yang baik pula. </w:t>
      </w:r>
      <w:proofErr w:type="gramStart"/>
      <w:r w:rsidRPr="009B151D">
        <w:rPr>
          <w:rFonts w:ascii="Times New Roman" w:hAnsi="Times New Roman" w:cs="Times New Roman"/>
          <w:lang w:val="en-US"/>
        </w:rPr>
        <w:t xml:space="preserve">Penerapan pembelajaran PKn SD Negeri 1 Lampanairi terus ditingkatkan, sehingga mutu dan </w:t>
      </w:r>
      <w:r>
        <w:rPr>
          <w:rFonts w:ascii="Times New Roman" w:hAnsi="Times New Roman" w:cs="Times New Roman"/>
          <w:lang w:val="en-US"/>
        </w:rPr>
        <w:t>kual</w:t>
      </w:r>
      <w:r w:rsidRPr="009B151D">
        <w:rPr>
          <w:rFonts w:ascii="Times New Roman" w:hAnsi="Times New Roman" w:cs="Times New Roman"/>
          <w:lang w:val="en-US"/>
        </w:rPr>
        <w:t>itas sekolah tetap terjaga.</w:t>
      </w:r>
      <w:proofErr w:type="gramEnd"/>
      <w:r w:rsidRPr="009B151D">
        <w:rPr>
          <w:rFonts w:ascii="Times New Roman" w:hAnsi="Times New Roman" w:cs="Times New Roman"/>
          <w:lang w:val="en-US"/>
        </w:rPr>
        <w:t xml:space="preserve"> </w:t>
      </w:r>
      <w:proofErr w:type="gramStart"/>
      <w:r w:rsidRPr="009B151D">
        <w:rPr>
          <w:rFonts w:ascii="Times New Roman" w:hAnsi="Times New Roman" w:cs="Times New Roman"/>
          <w:lang w:val="en-US"/>
        </w:rPr>
        <w:t xml:space="preserve">Banyak guru belum dibekali dengan silabus atau RPP ketika mulai mengajar, juga tidak dilengkapi dengan program atau </w:t>
      </w:r>
      <w:r>
        <w:rPr>
          <w:rFonts w:ascii="Times New Roman" w:hAnsi="Times New Roman" w:cs="Times New Roman"/>
        </w:rPr>
        <w:t xml:space="preserve">metode </w:t>
      </w:r>
      <w:r w:rsidRPr="009B151D">
        <w:rPr>
          <w:rFonts w:ascii="Times New Roman" w:hAnsi="Times New Roman" w:cs="Times New Roman"/>
          <w:lang w:val="en-US"/>
        </w:rPr>
        <w:t>pengajaran</w:t>
      </w:r>
      <w:r>
        <w:rPr>
          <w:rFonts w:ascii="Times New Roman" w:hAnsi="Times New Roman" w:cs="Times New Roman"/>
        </w:rPr>
        <w:t xml:space="preserve"> yang memotivasi siswa untuk belajar lebih aktif</w:t>
      </w:r>
      <w:r w:rsidRPr="009B151D">
        <w:rPr>
          <w:rFonts w:ascii="Times New Roman" w:hAnsi="Times New Roman" w:cs="Times New Roman"/>
          <w:lang w:val="en-US"/>
        </w:rPr>
        <w:t>.</w:t>
      </w:r>
      <w:proofErr w:type="gramEnd"/>
      <w:r w:rsidRPr="009B151D">
        <w:rPr>
          <w:rFonts w:ascii="Times New Roman" w:hAnsi="Times New Roman" w:cs="Times New Roman"/>
          <w:lang w:val="en-US"/>
        </w:rPr>
        <w:t xml:space="preserve"> Jika guru mampu memainkan perannya secara efektif dalam pelaksanaan pembelajaran PKn, maka kinerja guru dalam pelaksanaan pembalajaran </w:t>
      </w:r>
      <w:proofErr w:type="gramStart"/>
      <w:r w:rsidRPr="009B151D">
        <w:rPr>
          <w:rFonts w:ascii="Times New Roman" w:hAnsi="Times New Roman" w:cs="Times New Roman"/>
          <w:lang w:val="en-US"/>
        </w:rPr>
        <w:t>akan</w:t>
      </w:r>
      <w:proofErr w:type="gramEnd"/>
      <w:r w:rsidRPr="009B151D">
        <w:rPr>
          <w:rFonts w:ascii="Times New Roman" w:hAnsi="Times New Roman" w:cs="Times New Roman"/>
          <w:lang w:val="en-US"/>
        </w:rPr>
        <w:t xml:space="preserve"> terlaksana dengan baik dan aktivitas siswa akan terwujud</w:t>
      </w:r>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rPr>
        <w:t xml:space="preserve">Guru </w:t>
      </w:r>
      <w:r w:rsidRPr="00B938D1">
        <w:rPr>
          <w:rFonts w:ascii="Times New Roman" w:hAnsi="Times New Roman" w:cs="Times New Roman"/>
        </w:rPr>
        <w:t>harus mampu dan terampil dalam melakukan evaluasi, karena dengan meninjau penilaian guru, instruktur dapat belajar tentang pencapaian proses belajar mengajar. Setiap siswa akan senang dan termotivasi jika evaluasi diberikan tanpa diskriminasi, yaitu sesuai dengan prestasi yang dicapai siswa di SD Negeri 1 Lampanairi.</w:t>
      </w:r>
      <w:r w:rsidR="007F7404">
        <w:rPr>
          <w:rFonts w:ascii="Times New Roman" w:hAnsi="Times New Roman" w:cs="Times New Roman"/>
          <w:lang w:val="en-US"/>
        </w:rPr>
        <w:t>melihat permasalahan ini sangat berdampak baik pada kualitas siswa maupun pada lingkungan pendidikan sekolah sehingga guru dituntut mempersiapkan yang berkaitan dengan kinerjanya.</w:t>
      </w:r>
    </w:p>
    <w:p w:rsidR="00AE696A" w:rsidRPr="00AE696A" w:rsidRDefault="00AE696A" w:rsidP="00AE696A">
      <w:pPr>
        <w:spacing w:after="0" w:line="360" w:lineRule="auto"/>
        <w:jc w:val="both"/>
        <w:rPr>
          <w:rFonts w:ascii="Times New Roman" w:hAnsi="Times New Roman" w:cs="Times New Roman"/>
          <w:lang w:val="en-US"/>
        </w:rPr>
      </w:pPr>
    </w:p>
    <w:p w:rsidR="00114EA8" w:rsidRPr="00E67BBB" w:rsidRDefault="00E67BBB" w:rsidP="00AE696A">
      <w:pPr>
        <w:spacing w:after="0" w:line="360" w:lineRule="auto"/>
        <w:jc w:val="both"/>
        <w:rPr>
          <w:rFonts w:ascii="Times New Roman" w:hAnsi="Times New Roman" w:cs="Times New Roman"/>
          <w:b/>
          <w:color w:val="000000" w:themeColor="text1"/>
          <w:sz w:val="24"/>
          <w:szCs w:val="24"/>
          <w:lang w:val="en-US"/>
        </w:rPr>
      </w:pPr>
      <w:r w:rsidRPr="00E67BBB">
        <w:rPr>
          <w:rFonts w:ascii="Times New Roman" w:hAnsi="Times New Roman" w:cs="Times New Roman"/>
          <w:b/>
          <w:color w:val="000000" w:themeColor="text1"/>
          <w:sz w:val="24"/>
          <w:szCs w:val="24"/>
          <w:lang w:val="en-US"/>
        </w:rPr>
        <w:t>UCAPAN TERIMA KASIH</w:t>
      </w:r>
    </w:p>
    <w:p w:rsidR="00114EA8" w:rsidRDefault="00F80F70" w:rsidP="00AE696A">
      <w:pPr>
        <w:pStyle w:val="BodyText"/>
        <w:tabs>
          <w:tab w:val="left" w:pos="426"/>
        </w:tabs>
        <w:spacing w:after="0" w:line="360" w:lineRule="auto"/>
        <w:ind w:firstLine="567"/>
        <w:jc w:val="both"/>
        <w:rPr>
          <w:rFonts w:ascii="Times New Roman" w:hAnsi="Times New Roman" w:cs="Times New Roman"/>
          <w:lang w:val="en-US"/>
        </w:rPr>
      </w:pPr>
      <w:r>
        <w:rPr>
          <w:rFonts w:ascii="Times New Roman" w:hAnsi="Times New Roman" w:cs="Times New Roman"/>
          <w:lang w:val="en-US"/>
        </w:rPr>
        <w:t xml:space="preserve">Alhamdulillahirabbil a’lamin peneliti ucapkan terima kasih kepada Rektor UM Buton Ibu Wa Ode Al Zarliani, S.P.,M.M. Kepala Sekolah  SD Negeri 1 Lampanairi telah memberikan izin dan kesempatan untuk mengadakan penelitian. </w:t>
      </w:r>
      <w:proofErr w:type="gramStart"/>
      <w:r>
        <w:rPr>
          <w:rFonts w:ascii="Times New Roman" w:hAnsi="Times New Roman" w:cs="Times New Roman"/>
          <w:lang w:val="en-US"/>
        </w:rPr>
        <w:t>Ucapan terima kasih pula kepada guru dan peserta didik yang telah meluangkan waktu dalam pengambilan data penelitian</w:t>
      </w:r>
      <w:r w:rsidR="003E4869">
        <w:rPr>
          <w:rFonts w:ascii="Times New Roman" w:hAnsi="Times New Roman" w:cs="Times New Roman"/>
        </w:rPr>
        <w:t>.</w:t>
      </w:r>
      <w:proofErr w:type="gramEnd"/>
    </w:p>
    <w:p w:rsidR="00114EA8" w:rsidRDefault="00114EA8">
      <w:pPr>
        <w:spacing w:after="0"/>
        <w:jc w:val="both"/>
        <w:rPr>
          <w:rFonts w:ascii="Times New Roman" w:hAnsi="Times New Roman" w:cs="Times New Roman"/>
          <w:b/>
          <w:color w:val="000000" w:themeColor="text1"/>
          <w:lang w:val="en-US"/>
        </w:rPr>
      </w:pPr>
    </w:p>
    <w:p w:rsidR="00114EA8" w:rsidRDefault="00E67BBB">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DAFTAR PUSTAKA</w:t>
      </w:r>
    </w:p>
    <w:p w:rsidR="00AC173C" w:rsidRDefault="00AC173C">
      <w:pPr>
        <w:spacing w:after="0"/>
        <w:jc w:val="both"/>
        <w:rPr>
          <w:rFonts w:ascii="Times New Roman" w:hAnsi="Times New Roman" w:cs="Times New Roman"/>
          <w:b/>
        </w:rPr>
      </w:pPr>
    </w:p>
    <w:p w:rsidR="00AE1058" w:rsidRPr="00AE1058" w:rsidRDefault="00CA406A" w:rsidP="00AE1058">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AE1058" w:rsidRPr="00AE1058">
        <w:rPr>
          <w:rFonts w:ascii="Times New Roman" w:hAnsi="Times New Roman" w:cs="Times New Roman"/>
          <w:noProof/>
          <w:szCs w:val="24"/>
        </w:rPr>
        <w:t xml:space="preserve">Agusta, I. (2014). Teknik Pengumpulan dan Analisis Data Kualitatif. </w:t>
      </w:r>
      <w:r w:rsidR="00AE1058" w:rsidRPr="00AE1058">
        <w:rPr>
          <w:rFonts w:ascii="Times New Roman" w:hAnsi="Times New Roman" w:cs="Times New Roman"/>
          <w:i/>
          <w:iCs/>
          <w:noProof/>
          <w:szCs w:val="24"/>
        </w:rPr>
        <w:t>Jurnal Studi Komunikasi Dan Media</w:t>
      </w:r>
      <w:r w:rsidR="00AE1058" w:rsidRPr="00AE1058">
        <w:rPr>
          <w:rFonts w:ascii="Times New Roman" w:hAnsi="Times New Roman" w:cs="Times New Roman"/>
          <w:noProof/>
          <w:szCs w:val="24"/>
        </w:rPr>
        <w:t>.</w:t>
      </w:r>
    </w:p>
    <w:p w:rsidR="00AE1058" w:rsidRPr="00AE1058" w:rsidRDefault="00AE1058" w:rsidP="00AE1058">
      <w:pPr>
        <w:widowControl w:val="0"/>
        <w:autoSpaceDE w:val="0"/>
        <w:autoSpaceDN w:val="0"/>
        <w:adjustRightInd w:val="0"/>
        <w:spacing w:after="0" w:line="240" w:lineRule="auto"/>
        <w:ind w:left="480" w:hanging="480"/>
        <w:rPr>
          <w:rFonts w:ascii="Times New Roman" w:hAnsi="Times New Roman" w:cs="Times New Roman"/>
          <w:noProof/>
          <w:szCs w:val="24"/>
        </w:rPr>
      </w:pPr>
      <w:r w:rsidRPr="00AE1058">
        <w:rPr>
          <w:rFonts w:ascii="Times New Roman" w:hAnsi="Times New Roman" w:cs="Times New Roman"/>
          <w:noProof/>
          <w:szCs w:val="24"/>
        </w:rPr>
        <w:t xml:space="preserve">Hidayat, T., &amp; Purwokerto, U. M. (2019). Pembahasan studi kasus sebagai bagian metodologi penelitian. </w:t>
      </w:r>
      <w:r w:rsidRPr="00AE1058">
        <w:rPr>
          <w:rFonts w:ascii="Times New Roman" w:hAnsi="Times New Roman" w:cs="Times New Roman"/>
          <w:i/>
          <w:iCs/>
          <w:noProof/>
          <w:szCs w:val="24"/>
        </w:rPr>
        <w:t>Jurnal Study Kasus</w:t>
      </w:r>
      <w:r w:rsidRPr="00AE1058">
        <w:rPr>
          <w:rFonts w:ascii="Times New Roman" w:hAnsi="Times New Roman" w:cs="Times New Roman"/>
          <w:noProof/>
          <w:szCs w:val="24"/>
        </w:rPr>
        <w:t>.</w:t>
      </w:r>
    </w:p>
    <w:p w:rsidR="00AE1058" w:rsidRPr="00AE1058" w:rsidRDefault="00AE1058" w:rsidP="00AE1058">
      <w:pPr>
        <w:widowControl w:val="0"/>
        <w:autoSpaceDE w:val="0"/>
        <w:autoSpaceDN w:val="0"/>
        <w:adjustRightInd w:val="0"/>
        <w:spacing w:after="0" w:line="240" w:lineRule="auto"/>
        <w:ind w:left="480" w:hanging="480"/>
        <w:rPr>
          <w:rFonts w:ascii="Times New Roman" w:hAnsi="Times New Roman" w:cs="Times New Roman"/>
          <w:noProof/>
          <w:szCs w:val="24"/>
        </w:rPr>
      </w:pPr>
      <w:r w:rsidRPr="00AE1058">
        <w:rPr>
          <w:rFonts w:ascii="Times New Roman" w:hAnsi="Times New Roman" w:cs="Times New Roman"/>
          <w:noProof/>
          <w:szCs w:val="24"/>
        </w:rPr>
        <w:t xml:space="preserve">Irawati, E., &amp; Susetyo, W. (2017). IMPLEMENTASI UNDANG-UNDANG NOMOR 20 TAHUN 2003 TENTANG SISTEM PENDIDIKAN NASIONAL DI BLITAR. </w:t>
      </w:r>
      <w:r w:rsidRPr="00AE1058">
        <w:rPr>
          <w:rFonts w:ascii="Times New Roman" w:hAnsi="Times New Roman" w:cs="Times New Roman"/>
          <w:i/>
          <w:iCs/>
          <w:noProof/>
          <w:szCs w:val="24"/>
        </w:rPr>
        <w:t>Jurnal Supremasi</w:t>
      </w:r>
      <w:r w:rsidRPr="00AE1058">
        <w:rPr>
          <w:rFonts w:ascii="Times New Roman" w:hAnsi="Times New Roman" w:cs="Times New Roman"/>
          <w:noProof/>
          <w:szCs w:val="24"/>
        </w:rPr>
        <w:t>. https://doi.org/10.35457/supremasi.v7i1.374</w:t>
      </w:r>
    </w:p>
    <w:p w:rsidR="00AE1058" w:rsidRPr="00AE1058" w:rsidRDefault="00AE1058" w:rsidP="00AE1058">
      <w:pPr>
        <w:widowControl w:val="0"/>
        <w:autoSpaceDE w:val="0"/>
        <w:autoSpaceDN w:val="0"/>
        <w:adjustRightInd w:val="0"/>
        <w:spacing w:after="0" w:line="240" w:lineRule="auto"/>
        <w:ind w:left="480" w:hanging="480"/>
        <w:rPr>
          <w:rFonts w:ascii="Times New Roman" w:hAnsi="Times New Roman" w:cs="Times New Roman"/>
          <w:noProof/>
          <w:szCs w:val="24"/>
        </w:rPr>
      </w:pPr>
      <w:r w:rsidRPr="00AE1058">
        <w:rPr>
          <w:rFonts w:ascii="Times New Roman" w:hAnsi="Times New Roman" w:cs="Times New Roman"/>
          <w:noProof/>
          <w:szCs w:val="24"/>
        </w:rPr>
        <w:t xml:space="preserve">Lailatussaadah, L. (2015). Upaya Peningkatan Kinerja Guru. </w:t>
      </w:r>
      <w:r w:rsidRPr="00AE1058">
        <w:rPr>
          <w:rFonts w:ascii="Times New Roman" w:hAnsi="Times New Roman" w:cs="Times New Roman"/>
          <w:i/>
          <w:iCs/>
          <w:noProof/>
          <w:szCs w:val="24"/>
        </w:rPr>
        <w:t>Intelektualita</w:t>
      </w:r>
      <w:r w:rsidRPr="00AE1058">
        <w:rPr>
          <w:rFonts w:ascii="Times New Roman" w:hAnsi="Times New Roman" w:cs="Times New Roman"/>
          <w:noProof/>
          <w:szCs w:val="24"/>
        </w:rPr>
        <w:t>.</w:t>
      </w:r>
    </w:p>
    <w:p w:rsidR="00AE1058" w:rsidRPr="00AE1058" w:rsidRDefault="00AE1058" w:rsidP="00AE1058">
      <w:pPr>
        <w:widowControl w:val="0"/>
        <w:autoSpaceDE w:val="0"/>
        <w:autoSpaceDN w:val="0"/>
        <w:adjustRightInd w:val="0"/>
        <w:spacing w:after="0" w:line="240" w:lineRule="auto"/>
        <w:ind w:left="480" w:hanging="480"/>
        <w:rPr>
          <w:rFonts w:ascii="Times New Roman" w:hAnsi="Times New Roman" w:cs="Times New Roman"/>
          <w:noProof/>
          <w:szCs w:val="24"/>
        </w:rPr>
      </w:pPr>
      <w:r w:rsidRPr="00AE1058">
        <w:rPr>
          <w:rFonts w:ascii="Times New Roman" w:hAnsi="Times New Roman" w:cs="Times New Roman"/>
          <w:noProof/>
          <w:szCs w:val="24"/>
        </w:rPr>
        <w:t xml:space="preserve">Lexy J. Moleong, D. M. A. (2019). Moleong, Lexi J, 2014. ” Metodologi Penelitian Kualitatif Edisi Revisi”. Bandung : Remaja Rosdakarya. </w:t>
      </w:r>
      <w:r w:rsidRPr="00AE1058">
        <w:rPr>
          <w:rFonts w:ascii="Times New Roman" w:hAnsi="Times New Roman" w:cs="Times New Roman"/>
          <w:i/>
          <w:iCs/>
          <w:noProof/>
          <w:szCs w:val="24"/>
        </w:rPr>
        <w:t>PT. Remaja Rosda Karya</w:t>
      </w:r>
      <w:r w:rsidRPr="00AE1058">
        <w:rPr>
          <w:rFonts w:ascii="Times New Roman" w:hAnsi="Times New Roman" w:cs="Times New Roman"/>
          <w:noProof/>
          <w:szCs w:val="24"/>
        </w:rPr>
        <w:t>.</w:t>
      </w:r>
    </w:p>
    <w:p w:rsidR="00AE1058" w:rsidRPr="00AE1058" w:rsidRDefault="00AE1058" w:rsidP="00AE1058">
      <w:pPr>
        <w:widowControl w:val="0"/>
        <w:autoSpaceDE w:val="0"/>
        <w:autoSpaceDN w:val="0"/>
        <w:adjustRightInd w:val="0"/>
        <w:spacing w:after="0" w:line="240" w:lineRule="auto"/>
        <w:ind w:left="480" w:hanging="480"/>
        <w:rPr>
          <w:rFonts w:ascii="Times New Roman" w:hAnsi="Times New Roman" w:cs="Times New Roman"/>
          <w:noProof/>
          <w:szCs w:val="24"/>
        </w:rPr>
      </w:pPr>
      <w:r w:rsidRPr="00AE1058">
        <w:rPr>
          <w:rFonts w:ascii="Times New Roman" w:hAnsi="Times New Roman" w:cs="Times New Roman"/>
          <w:noProof/>
          <w:szCs w:val="24"/>
        </w:rPr>
        <w:t xml:space="preserve">Nasional, D. P. (2003). Undang-Undang Nomor 20 Tahun 2003 Tentang Sistem Pendidikan Nasional. </w:t>
      </w:r>
      <w:r w:rsidRPr="00AE1058">
        <w:rPr>
          <w:rFonts w:ascii="Times New Roman" w:hAnsi="Times New Roman" w:cs="Times New Roman"/>
          <w:i/>
          <w:iCs/>
          <w:noProof/>
          <w:szCs w:val="24"/>
        </w:rPr>
        <w:t>Jakarta: Depdiknas</w:t>
      </w:r>
      <w:r w:rsidRPr="00AE1058">
        <w:rPr>
          <w:rFonts w:ascii="Times New Roman" w:hAnsi="Times New Roman" w:cs="Times New Roman"/>
          <w:noProof/>
          <w:szCs w:val="24"/>
        </w:rPr>
        <w:t>.</w:t>
      </w:r>
    </w:p>
    <w:p w:rsidR="00AE1058" w:rsidRPr="00AE1058" w:rsidRDefault="00AE1058" w:rsidP="00AE1058">
      <w:pPr>
        <w:widowControl w:val="0"/>
        <w:autoSpaceDE w:val="0"/>
        <w:autoSpaceDN w:val="0"/>
        <w:adjustRightInd w:val="0"/>
        <w:spacing w:after="0" w:line="240" w:lineRule="auto"/>
        <w:ind w:left="480" w:hanging="480"/>
        <w:rPr>
          <w:rFonts w:ascii="Times New Roman" w:hAnsi="Times New Roman" w:cs="Times New Roman"/>
          <w:noProof/>
          <w:szCs w:val="24"/>
        </w:rPr>
      </w:pPr>
      <w:r w:rsidRPr="00AE1058">
        <w:rPr>
          <w:rFonts w:ascii="Times New Roman" w:hAnsi="Times New Roman" w:cs="Times New Roman"/>
          <w:noProof/>
          <w:szCs w:val="24"/>
        </w:rPr>
        <w:t xml:space="preserve">Ningrum, E. (2016). PENGEMBANGAN SUMBER DAYA MANUSIA BIDANG PENDIDIKAN. </w:t>
      </w:r>
      <w:r w:rsidRPr="00AE1058">
        <w:rPr>
          <w:rFonts w:ascii="Times New Roman" w:hAnsi="Times New Roman" w:cs="Times New Roman"/>
          <w:i/>
          <w:iCs/>
          <w:noProof/>
          <w:szCs w:val="24"/>
        </w:rPr>
        <w:t>Jurnal Geografi Gea</w:t>
      </w:r>
      <w:r w:rsidRPr="00AE1058">
        <w:rPr>
          <w:rFonts w:ascii="Times New Roman" w:hAnsi="Times New Roman" w:cs="Times New Roman"/>
          <w:noProof/>
          <w:szCs w:val="24"/>
        </w:rPr>
        <w:t>. https://doi.org/10.17509/gea.v9i1.1681</w:t>
      </w:r>
    </w:p>
    <w:p w:rsidR="00AE1058" w:rsidRPr="00AE1058" w:rsidRDefault="00AE1058" w:rsidP="00AE1058">
      <w:pPr>
        <w:widowControl w:val="0"/>
        <w:autoSpaceDE w:val="0"/>
        <w:autoSpaceDN w:val="0"/>
        <w:adjustRightInd w:val="0"/>
        <w:spacing w:after="0" w:line="240" w:lineRule="auto"/>
        <w:ind w:left="480" w:hanging="480"/>
        <w:rPr>
          <w:rFonts w:ascii="Times New Roman" w:hAnsi="Times New Roman" w:cs="Times New Roman"/>
          <w:noProof/>
          <w:szCs w:val="24"/>
        </w:rPr>
      </w:pPr>
      <w:r w:rsidRPr="00AE1058">
        <w:rPr>
          <w:rFonts w:ascii="Times New Roman" w:hAnsi="Times New Roman" w:cs="Times New Roman"/>
          <w:noProof/>
          <w:szCs w:val="24"/>
        </w:rPr>
        <w:t xml:space="preserve">Pintauli, P. (2020). Peningkatan Kinerja Guru dengan Pembinaan Keprofesionalan oleh Kepala Sekolah di SD Negeri 118334 Sei Daun TP. 2019/2020. </w:t>
      </w:r>
      <w:r w:rsidRPr="00AE1058">
        <w:rPr>
          <w:rFonts w:ascii="Times New Roman" w:hAnsi="Times New Roman" w:cs="Times New Roman"/>
          <w:i/>
          <w:iCs/>
          <w:noProof/>
          <w:szCs w:val="24"/>
        </w:rPr>
        <w:t>JURNAL PEMBELAJARAN DAN MATEMATIKA SIGMA (JPMS)</w:t>
      </w:r>
      <w:r w:rsidRPr="00AE1058">
        <w:rPr>
          <w:rFonts w:ascii="Times New Roman" w:hAnsi="Times New Roman" w:cs="Times New Roman"/>
          <w:noProof/>
          <w:szCs w:val="24"/>
        </w:rPr>
        <w:t>. https://doi.org/10.36987/jpms.v6i2.1865</w:t>
      </w:r>
    </w:p>
    <w:p w:rsidR="00AE1058" w:rsidRPr="00AE1058" w:rsidRDefault="00AE1058" w:rsidP="00AE1058">
      <w:pPr>
        <w:widowControl w:val="0"/>
        <w:autoSpaceDE w:val="0"/>
        <w:autoSpaceDN w:val="0"/>
        <w:adjustRightInd w:val="0"/>
        <w:spacing w:after="0" w:line="240" w:lineRule="auto"/>
        <w:ind w:left="480" w:hanging="480"/>
        <w:rPr>
          <w:rFonts w:ascii="Times New Roman" w:hAnsi="Times New Roman" w:cs="Times New Roman"/>
          <w:noProof/>
          <w:szCs w:val="24"/>
        </w:rPr>
      </w:pPr>
      <w:r w:rsidRPr="00AE1058">
        <w:rPr>
          <w:rFonts w:ascii="Times New Roman" w:hAnsi="Times New Roman" w:cs="Times New Roman"/>
          <w:noProof/>
          <w:szCs w:val="24"/>
        </w:rPr>
        <w:t xml:space="preserve">Prof. Dr. A Muri Yusuf, M. P. (2017). Metode Penelitian Kuantitatif, kualitatif, &amp; Penelitian Gabungan. In </w:t>
      </w:r>
      <w:r w:rsidRPr="00AE1058">
        <w:rPr>
          <w:rFonts w:ascii="Times New Roman" w:hAnsi="Times New Roman" w:cs="Times New Roman"/>
          <w:i/>
          <w:iCs/>
          <w:noProof/>
          <w:szCs w:val="24"/>
        </w:rPr>
        <w:t>Kencana</w:t>
      </w:r>
      <w:r w:rsidRPr="00AE1058">
        <w:rPr>
          <w:rFonts w:ascii="Times New Roman" w:hAnsi="Times New Roman" w:cs="Times New Roman"/>
          <w:noProof/>
          <w:szCs w:val="24"/>
        </w:rPr>
        <w:t>.</w:t>
      </w:r>
    </w:p>
    <w:p w:rsidR="00AE1058" w:rsidRPr="00AE1058" w:rsidRDefault="00AE1058" w:rsidP="00AE1058">
      <w:pPr>
        <w:widowControl w:val="0"/>
        <w:autoSpaceDE w:val="0"/>
        <w:autoSpaceDN w:val="0"/>
        <w:adjustRightInd w:val="0"/>
        <w:spacing w:after="0" w:line="240" w:lineRule="auto"/>
        <w:ind w:left="480" w:hanging="480"/>
        <w:rPr>
          <w:rFonts w:ascii="Times New Roman" w:hAnsi="Times New Roman" w:cs="Times New Roman"/>
          <w:noProof/>
          <w:szCs w:val="24"/>
        </w:rPr>
      </w:pPr>
      <w:r w:rsidRPr="00AE1058">
        <w:rPr>
          <w:rFonts w:ascii="Times New Roman" w:hAnsi="Times New Roman" w:cs="Times New Roman"/>
          <w:noProof/>
          <w:szCs w:val="24"/>
        </w:rPr>
        <w:t xml:space="preserve">Rusman. (2019). Model Pembelajaran Berbasis Masalah. </w:t>
      </w:r>
      <w:r w:rsidRPr="00AE1058">
        <w:rPr>
          <w:rFonts w:ascii="Times New Roman" w:hAnsi="Times New Roman" w:cs="Times New Roman"/>
          <w:i/>
          <w:iCs/>
          <w:noProof/>
          <w:szCs w:val="24"/>
        </w:rPr>
        <w:t>Journal of Chemical Information and Modeling</w:t>
      </w:r>
      <w:r w:rsidRPr="00AE1058">
        <w:rPr>
          <w:rFonts w:ascii="Times New Roman" w:hAnsi="Times New Roman" w:cs="Times New Roman"/>
          <w:noProof/>
          <w:szCs w:val="24"/>
        </w:rPr>
        <w:t>.</w:t>
      </w:r>
    </w:p>
    <w:p w:rsidR="00AE1058" w:rsidRPr="00AE1058" w:rsidRDefault="00AE1058" w:rsidP="00AE1058">
      <w:pPr>
        <w:widowControl w:val="0"/>
        <w:autoSpaceDE w:val="0"/>
        <w:autoSpaceDN w:val="0"/>
        <w:adjustRightInd w:val="0"/>
        <w:spacing w:after="0" w:line="240" w:lineRule="auto"/>
        <w:ind w:left="480" w:hanging="480"/>
        <w:rPr>
          <w:rFonts w:ascii="Times New Roman" w:hAnsi="Times New Roman" w:cs="Times New Roman"/>
          <w:noProof/>
          <w:szCs w:val="24"/>
        </w:rPr>
      </w:pPr>
      <w:r w:rsidRPr="00AE1058">
        <w:rPr>
          <w:rFonts w:ascii="Times New Roman" w:hAnsi="Times New Roman" w:cs="Times New Roman"/>
          <w:noProof/>
          <w:szCs w:val="24"/>
        </w:rPr>
        <w:t xml:space="preserve">Sofyan, F. S., &amp; Sundawa, D. (2016). HUBUNGAN MATA KULIAH PENDIDIKAN KEWARGANEGARAAN DENGAN PENINGKATAN WAWASAN KEBANGSAAN DAN SEMANGAT NASIONALISME MAHASISWA. </w:t>
      </w:r>
      <w:r w:rsidRPr="00AE1058">
        <w:rPr>
          <w:rFonts w:ascii="Times New Roman" w:hAnsi="Times New Roman" w:cs="Times New Roman"/>
          <w:i/>
          <w:iCs/>
          <w:noProof/>
          <w:szCs w:val="24"/>
        </w:rPr>
        <w:t>JURNAL PENDIDIKAN ILMU SOSIAL</w:t>
      </w:r>
      <w:r w:rsidRPr="00AE1058">
        <w:rPr>
          <w:rFonts w:ascii="Times New Roman" w:hAnsi="Times New Roman" w:cs="Times New Roman"/>
          <w:noProof/>
          <w:szCs w:val="24"/>
        </w:rPr>
        <w:t>. https://doi.org/10.17509/jpis.v24i2.1455</w:t>
      </w:r>
    </w:p>
    <w:p w:rsidR="00AE1058" w:rsidRPr="00AE1058" w:rsidRDefault="00AE1058" w:rsidP="00AE1058">
      <w:pPr>
        <w:widowControl w:val="0"/>
        <w:autoSpaceDE w:val="0"/>
        <w:autoSpaceDN w:val="0"/>
        <w:adjustRightInd w:val="0"/>
        <w:spacing w:after="0" w:line="240" w:lineRule="auto"/>
        <w:ind w:left="480" w:hanging="480"/>
        <w:rPr>
          <w:rFonts w:ascii="Times New Roman" w:hAnsi="Times New Roman" w:cs="Times New Roman"/>
          <w:noProof/>
        </w:rPr>
      </w:pPr>
      <w:r w:rsidRPr="00AE1058">
        <w:rPr>
          <w:rFonts w:ascii="Times New Roman" w:hAnsi="Times New Roman" w:cs="Times New Roman"/>
          <w:noProof/>
          <w:szCs w:val="24"/>
        </w:rPr>
        <w:t xml:space="preserve">Wibowo, C. H. (2015). Problematika profesi guru dan solusinya bagi kualitas pendidikan. </w:t>
      </w:r>
      <w:r w:rsidRPr="00AE1058">
        <w:rPr>
          <w:rFonts w:ascii="Times New Roman" w:hAnsi="Times New Roman" w:cs="Times New Roman"/>
          <w:i/>
          <w:iCs/>
          <w:noProof/>
          <w:szCs w:val="24"/>
        </w:rPr>
        <w:t>Media.Neliti.Com</w:t>
      </w:r>
      <w:r w:rsidRPr="00AE1058">
        <w:rPr>
          <w:rFonts w:ascii="Times New Roman" w:hAnsi="Times New Roman" w:cs="Times New Roman"/>
          <w:noProof/>
          <w:szCs w:val="24"/>
        </w:rPr>
        <w:t>.</w:t>
      </w:r>
    </w:p>
    <w:p w:rsidR="00CA406A" w:rsidRPr="00CA406A" w:rsidRDefault="00CA406A" w:rsidP="00AE1058">
      <w:pPr>
        <w:widowControl w:val="0"/>
        <w:autoSpaceDE w:val="0"/>
        <w:autoSpaceDN w:val="0"/>
        <w:adjustRightInd w:val="0"/>
        <w:spacing w:after="0" w:line="240" w:lineRule="auto"/>
        <w:ind w:left="480" w:hanging="480"/>
        <w:rPr>
          <w:rFonts w:ascii="Times New Roman" w:hAnsi="Times New Roman" w:cs="Times New Roman"/>
          <w:b/>
        </w:rPr>
      </w:pPr>
      <w:r>
        <w:rPr>
          <w:rFonts w:ascii="Times New Roman" w:hAnsi="Times New Roman" w:cs="Times New Roman"/>
          <w:b/>
        </w:rPr>
        <w:fldChar w:fldCharType="end"/>
      </w:r>
    </w:p>
    <w:sectPr w:rsidR="00CA406A" w:rsidRPr="00CA406A">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12B3" w:rsidRDefault="005212B3">
      <w:pPr>
        <w:spacing w:line="240" w:lineRule="auto"/>
      </w:pPr>
      <w:r>
        <w:separator/>
      </w:r>
    </w:p>
  </w:endnote>
  <w:endnote w:type="continuationSeparator" w:id="0">
    <w:p w:rsidR="005212B3" w:rsidRDefault="005212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等线 Light">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0" w:usb1="00000000" w:usb2="00000000" w:usb3="00000000" w:csb0="00000001"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4869" w:rsidRDefault="003E4869">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3E4869" w:rsidRDefault="003E4869">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3E4869" w:rsidRDefault="003E48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12B3" w:rsidRDefault="005212B3">
      <w:pPr>
        <w:spacing w:after="0" w:line="240" w:lineRule="auto"/>
      </w:pPr>
      <w:r>
        <w:separator/>
      </w:r>
    </w:p>
  </w:footnote>
  <w:footnote w:type="continuationSeparator" w:id="0">
    <w:p w:rsidR="005212B3" w:rsidRDefault="005212B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4869" w:rsidRDefault="003E4869">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AE1058" w:rsidRPr="00AE1058">
      <w:rPr>
        <w:rFonts w:ascii="Times New Roman" w:hAnsi="Times New Roman" w:cs="Times New Roman"/>
        <w:noProof/>
      </w:rPr>
      <w:t>7</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Implementasi Kinerja Guru Pada Pembelajaran PPKn-Irwan</w:t>
    </w:r>
  </w:p>
  <w:p w:rsidR="003E4869" w:rsidRDefault="003E4869">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xxxx</w:t>
    </w:r>
  </w:p>
  <w:p w:rsidR="003E4869" w:rsidRDefault="003E4869">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E0B4E"/>
    <w:multiLevelType w:val="hybridMultilevel"/>
    <w:tmpl w:val="D3981AC2"/>
    <w:lvl w:ilvl="0" w:tplc="04090019">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28A4547"/>
    <w:multiLevelType w:val="multilevel"/>
    <w:tmpl w:val="F05CA744"/>
    <w:lvl w:ilvl="0">
      <w:start w:val="4"/>
      <w:numFmt w:val="decimal"/>
      <w:lvlText w:val="%1."/>
      <w:lvlJc w:val="left"/>
      <w:pPr>
        <w:ind w:left="720" w:hanging="7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3">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4">
    <w:nsid w:val="7A7D597C"/>
    <w:multiLevelType w:val="hybridMultilevel"/>
    <w:tmpl w:val="F7A8766E"/>
    <w:lvl w:ilvl="0" w:tplc="B8FC144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02178"/>
    <w:rsid w:val="00022AFF"/>
    <w:rsid w:val="00037D6D"/>
    <w:rsid w:val="00052389"/>
    <w:rsid w:val="00054FA8"/>
    <w:rsid w:val="00083524"/>
    <w:rsid w:val="00090C7F"/>
    <w:rsid w:val="000919DB"/>
    <w:rsid w:val="000F408B"/>
    <w:rsid w:val="001028D0"/>
    <w:rsid w:val="00106AF0"/>
    <w:rsid w:val="00114EA8"/>
    <w:rsid w:val="00131BBB"/>
    <w:rsid w:val="00134C3E"/>
    <w:rsid w:val="0016158E"/>
    <w:rsid w:val="00236F84"/>
    <w:rsid w:val="00292CEE"/>
    <w:rsid w:val="00293973"/>
    <w:rsid w:val="002940F9"/>
    <w:rsid w:val="002A0E49"/>
    <w:rsid w:val="002F32EF"/>
    <w:rsid w:val="00392791"/>
    <w:rsid w:val="0039487D"/>
    <w:rsid w:val="003E4869"/>
    <w:rsid w:val="0040263F"/>
    <w:rsid w:val="00474544"/>
    <w:rsid w:val="00481E3D"/>
    <w:rsid w:val="00496319"/>
    <w:rsid w:val="004C38D9"/>
    <w:rsid w:val="004C59B3"/>
    <w:rsid w:val="005212B3"/>
    <w:rsid w:val="00565636"/>
    <w:rsid w:val="00584E62"/>
    <w:rsid w:val="005B4F34"/>
    <w:rsid w:val="005C5470"/>
    <w:rsid w:val="006110B6"/>
    <w:rsid w:val="00626FF9"/>
    <w:rsid w:val="006352D7"/>
    <w:rsid w:val="00637E8B"/>
    <w:rsid w:val="00640C05"/>
    <w:rsid w:val="0064704D"/>
    <w:rsid w:val="00656569"/>
    <w:rsid w:val="00685EC5"/>
    <w:rsid w:val="006B5A64"/>
    <w:rsid w:val="006F205E"/>
    <w:rsid w:val="007153B1"/>
    <w:rsid w:val="007421D8"/>
    <w:rsid w:val="007567A6"/>
    <w:rsid w:val="007F7404"/>
    <w:rsid w:val="007F75E2"/>
    <w:rsid w:val="00813285"/>
    <w:rsid w:val="00814EE3"/>
    <w:rsid w:val="008276A6"/>
    <w:rsid w:val="00837D5A"/>
    <w:rsid w:val="0084438D"/>
    <w:rsid w:val="008515CB"/>
    <w:rsid w:val="008520B9"/>
    <w:rsid w:val="00872522"/>
    <w:rsid w:val="00926F25"/>
    <w:rsid w:val="009309D5"/>
    <w:rsid w:val="00971678"/>
    <w:rsid w:val="009831CC"/>
    <w:rsid w:val="009A44AF"/>
    <w:rsid w:val="009B151D"/>
    <w:rsid w:val="009D34BC"/>
    <w:rsid w:val="00A215F8"/>
    <w:rsid w:val="00A26B8A"/>
    <w:rsid w:val="00A36C25"/>
    <w:rsid w:val="00A42A5B"/>
    <w:rsid w:val="00A55408"/>
    <w:rsid w:val="00A5681C"/>
    <w:rsid w:val="00A57125"/>
    <w:rsid w:val="00A6333E"/>
    <w:rsid w:val="00AC03A9"/>
    <w:rsid w:val="00AC173C"/>
    <w:rsid w:val="00AE1058"/>
    <w:rsid w:val="00AE696A"/>
    <w:rsid w:val="00AF7BF8"/>
    <w:rsid w:val="00B1012B"/>
    <w:rsid w:val="00B25367"/>
    <w:rsid w:val="00B274B5"/>
    <w:rsid w:val="00B938D1"/>
    <w:rsid w:val="00BB38B7"/>
    <w:rsid w:val="00BC41BF"/>
    <w:rsid w:val="00BC5986"/>
    <w:rsid w:val="00C05FE5"/>
    <w:rsid w:val="00C3174C"/>
    <w:rsid w:val="00C42DE2"/>
    <w:rsid w:val="00CA1B0C"/>
    <w:rsid w:val="00CA406A"/>
    <w:rsid w:val="00CC73AE"/>
    <w:rsid w:val="00D30BCB"/>
    <w:rsid w:val="00D425BC"/>
    <w:rsid w:val="00D509C5"/>
    <w:rsid w:val="00DC3F8A"/>
    <w:rsid w:val="00DC441D"/>
    <w:rsid w:val="00DC6DD0"/>
    <w:rsid w:val="00E21A0E"/>
    <w:rsid w:val="00E51F5E"/>
    <w:rsid w:val="00E67BBB"/>
    <w:rsid w:val="00EF618B"/>
    <w:rsid w:val="00F23D63"/>
    <w:rsid w:val="00F639FC"/>
    <w:rsid w:val="00F8023B"/>
    <w:rsid w:val="00F80F70"/>
    <w:rsid w:val="00F84A6B"/>
    <w:rsid w:val="00FA0EE2"/>
    <w:rsid w:val="00FA6C4A"/>
    <w:rsid w:val="00FA700A"/>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2940F9"/>
    <w:rPr>
      <w:color w:val="0563C1" w:themeColor="hyperlink"/>
      <w:u w:val="single"/>
    </w:rPr>
  </w:style>
  <w:style w:type="paragraph" w:customStyle="1" w:styleId="Default">
    <w:name w:val="Default"/>
    <w:rsid w:val="002940F9"/>
    <w:pPr>
      <w:autoSpaceDE w:val="0"/>
      <w:autoSpaceDN w:val="0"/>
      <w:adjustRightInd w:val="0"/>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E67B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7BBB"/>
    <w:rPr>
      <w:rFonts w:ascii="Tahoma" w:eastAsia="Times New Roman" w:hAnsi="Tahoma" w:cs="Tahoma"/>
      <w:sz w:val="16"/>
      <w:szCs w:val="16"/>
      <w:lang w:val="id-ID"/>
    </w:rPr>
  </w:style>
  <w:style w:type="paragraph" w:styleId="ListParagraph">
    <w:name w:val="List Paragraph"/>
    <w:basedOn w:val="Normal"/>
    <w:uiPriority w:val="34"/>
    <w:qFormat/>
    <w:rsid w:val="00002178"/>
    <w:pPr>
      <w:ind w:left="720"/>
      <w:contextualSpacing/>
    </w:pPr>
    <w:rPr>
      <w:rFonts w:asciiTheme="minorHAnsi" w:eastAsiaTheme="minorHAnsi" w:hAnsiTheme="minorHAnsi" w:cstheme="minorBidi"/>
      <w:lang w:val="en-US"/>
    </w:rPr>
  </w:style>
  <w:style w:type="paragraph" w:styleId="NormalWeb">
    <w:name w:val="Normal (Web)"/>
    <w:basedOn w:val="Normal"/>
    <w:uiPriority w:val="99"/>
    <w:rsid w:val="00002178"/>
    <w:pPr>
      <w:spacing w:before="100" w:beforeAutospacing="1" w:after="100" w:afterAutospacing="1" w:line="240" w:lineRule="auto"/>
    </w:pPr>
    <w:rPr>
      <w:rFonts w:ascii="Times New Roman" w:hAnsi="Times New Roman" w:cs="Times New Roman"/>
      <w:sz w:val="24"/>
      <w:szCs w:val="24"/>
      <w:lang w:val="en-US"/>
    </w:rPr>
  </w:style>
  <w:style w:type="character" w:customStyle="1" w:styleId="personname">
    <w:name w:val="person_name"/>
    <w:basedOn w:val="DefaultParagraphFont"/>
    <w:rsid w:val="00AC173C"/>
  </w:style>
  <w:style w:type="character" w:styleId="Emphasis">
    <w:name w:val="Emphasis"/>
    <w:basedOn w:val="DefaultParagraphFont"/>
    <w:uiPriority w:val="20"/>
    <w:qFormat/>
    <w:rsid w:val="00AC173C"/>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2940F9"/>
    <w:rPr>
      <w:color w:val="0563C1" w:themeColor="hyperlink"/>
      <w:u w:val="single"/>
    </w:rPr>
  </w:style>
  <w:style w:type="paragraph" w:customStyle="1" w:styleId="Default">
    <w:name w:val="Default"/>
    <w:rsid w:val="002940F9"/>
    <w:pPr>
      <w:autoSpaceDE w:val="0"/>
      <w:autoSpaceDN w:val="0"/>
      <w:adjustRightInd w:val="0"/>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E67B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7BBB"/>
    <w:rPr>
      <w:rFonts w:ascii="Tahoma" w:eastAsia="Times New Roman" w:hAnsi="Tahoma" w:cs="Tahoma"/>
      <w:sz w:val="16"/>
      <w:szCs w:val="16"/>
      <w:lang w:val="id-ID"/>
    </w:rPr>
  </w:style>
  <w:style w:type="paragraph" w:styleId="ListParagraph">
    <w:name w:val="List Paragraph"/>
    <w:basedOn w:val="Normal"/>
    <w:uiPriority w:val="34"/>
    <w:qFormat/>
    <w:rsid w:val="00002178"/>
    <w:pPr>
      <w:ind w:left="720"/>
      <w:contextualSpacing/>
    </w:pPr>
    <w:rPr>
      <w:rFonts w:asciiTheme="minorHAnsi" w:eastAsiaTheme="minorHAnsi" w:hAnsiTheme="minorHAnsi" w:cstheme="minorBidi"/>
      <w:lang w:val="en-US"/>
    </w:rPr>
  </w:style>
  <w:style w:type="paragraph" w:styleId="NormalWeb">
    <w:name w:val="Normal (Web)"/>
    <w:basedOn w:val="Normal"/>
    <w:uiPriority w:val="99"/>
    <w:rsid w:val="00002178"/>
    <w:pPr>
      <w:spacing w:before="100" w:beforeAutospacing="1" w:after="100" w:afterAutospacing="1" w:line="240" w:lineRule="auto"/>
    </w:pPr>
    <w:rPr>
      <w:rFonts w:ascii="Times New Roman" w:hAnsi="Times New Roman" w:cs="Times New Roman"/>
      <w:sz w:val="24"/>
      <w:szCs w:val="24"/>
      <w:lang w:val="en-US"/>
    </w:rPr>
  </w:style>
  <w:style w:type="character" w:customStyle="1" w:styleId="personname">
    <w:name w:val="person_name"/>
    <w:basedOn w:val="DefaultParagraphFont"/>
    <w:rsid w:val="00AC173C"/>
  </w:style>
  <w:style w:type="character" w:styleId="Emphasis">
    <w:name w:val="Emphasis"/>
    <w:basedOn w:val="DefaultParagraphFont"/>
    <w:uiPriority w:val="20"/>
    <w:qFormat/>
    <w:rsid w:val="00AC173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irwanlatif19@gmail.com" TargetMode="Externa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irwanlatif19@gmail.com,akamarudin1453@gmail.com"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header" Target="header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0D96C98-E9E0-4EBF-8B95-D3133C370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4</TotalTime>
  <Pages>9</Pages>
  <Words>8031</Words>
  <Characters>45781</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Windows User</cp:lastModifiedBy>
  <cp:revision>63</cp:revision>
  <dcterms:created xsi:type="dcterms:W3CDTF">2020-12-15T04:18:00Z</dcterms:created>
  <dcterms:modified xsi:type="dcterms:W3CDTF">2021-06-09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0440b38-eb29-34b3-9dfb-330627d0b8bc</vt:lpwstr>
  </property>
  <property fmtid="{D5CDD505-2E9C-101B-9397-08002B2CF9AE}" pid="25" name="Mendeley Citation Style_1">
    <vt:lpwstr>http://www.zotero.org/styles/apa</vt:lpwstr>
  </property>
</Properties>
</file>